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05351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530EED63" w14:textId="0AF8807A" w:rsidR="00215318" w:rsidRDefault="006238E0" w:rsidP="00215318">
          <w:pPr>
            <w:pStyle w:val="TOC2"/>
            <w:rPr>
              <w:rFonts w:cstheme="minorBidi"/>
              <w:smallCaps w:val="0"/>
              <w:noProof/>
              <w:sz w:val="22"/>
              <w:szCs w:val="22"/>
              <w:rtl/>
            </w:rPr>
          </w:pPr>
          <w:r>
            <w:fldChar w:fldCharType="begin"/>
          </w:r>
          <w:r>
            <w:instrText xml:space="preserve"> TOC \o "1-4" \h \z \u </w:instrText>
          </w:r>
          <w:r>
            <w:fldChar w:fldCharType="separate"/>
          </w:r>
          <w:hyperlink w:anchor="_Toc114053515" w:history="1">
            <w:r w:rsidR="00215318" w:rsidRPr="00331D55">
              <w:rPr>
                <w:rStyle w:val="Hyperlink"/>
                <w:noProof/>
              </w:rPr>
              <w:t>Table of Conte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w:t>
            </w:r>
            <w:r w:rsidR="00215318">
              <w:rPr>
                <w:noProof/>
                <w:webHidden/>
                <w:rtl/>
              </w:rPr>
              <w:fldChar w:fldCharType="end"/>
            </w:r>
          </w:hyperlink>
        </w:p>
        <w:p w14:paraId="7EB5CA00" w14:textId="78836D29" w:rsidR="00215318" w:rsidRDefault="00000000" w:rsidP="00215318">
          <w:pPr>
            <w:pStyle w:val="TOC2"/>
            <w:rPr>
              <w:rFonts w:cstheme="minorBidi"/>
              <w:smallCaps w:val="0"/>
              <w:noProof/>
              <w:sz w:val="22"/>
              <w:szCs w:val="22"/>
              <w:rtl/>
            </w:rPr>
          </w:pPr>
          <w:hyperlink w:anchor="_Toc114053516" w:history="1">
            <w:r w:rsidR="00215318" w:rsidRPr="00331D55">
              <w:rPr>
                <w:rStyle w:val="Hyperlink"/>
                <w:noProof/>
                <w:lang w:bidi="ar-SA"/>
              </w:rPr>
              <w:t>Abstract</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6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5</w:t>
            </w:r>
            <w:r w:rsidR="00215318">
              <w:rPr>
                <w:noProof/>
                <w:webHidden/>
                <w:rtl/>
              </w:rPr>
              <w:fldChar w:fldCharType="end"/>
            </w:r>
          </w:hyperlink>
        </w:p>
        <w:p w14:paraId="1F135671" w14:textId="15A06D3D" w:rsidR="00215318" w:rsidRDefault="00000000" w:rsidP="00215318">
          <w:pPr>
            <w:pStyle w:val="TOC2"/>
            <w:rPr>
              <w:rFonts w:cstheme="minorBidi"/>
              <w:smallCaps w:val="0"/>
              <w:noProof/>
              <w:sz w:val="22"/>
              <w:szCs w:val="22"/>
              <w:rtl/>
            </w:rPr>
          </w:pPr>
          <w:hyperlink w:anchor="_Toc114053517" w:history="1">
            <w:r w:rsidR="00215318" w:rsidRPr="00331D55">
              <w:rPr>
                <w:rStyle w:val="Hyperlink"/>
                <w:noProof/>
                <w:lang w:bidi="ar-SA"/>
              </w:rPr>
              <w:t>Introduct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7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7</w:t>
            </w:r>
            <w:r w:rsidR="00215318">
              <w:rPr>
                <w:noProof/>
                <w:webHidden/>
                <w:rtl/>
              </w:rPr>
              <w:fldChar w:fldCharType="end"/>
            </w:r>
          </w:hyperlink>
        </w:p>
        <w:p w14:paraId="43E7EB04" w14:textId="00F19946" w:rsidR="00215318" w:rsidRDefault="00000000" w:rsidP="00215318">
          <w:pPr>
            <w:pStyle w:val="TOC3"/>
            <w:tabs>
              <w:tab w:val="right" w:leader="dot" w:pos="9350"/>
            </w:tabs>
            <w:bidi w:val="0"/>
            <w:rPr>
              <w:rFonts w:cstheme="minorBidi"/>
              <w:i w:val="0"/>
              <w:iCs w:val="0"/>
              <w:noProof/>
              <w:sz w:val="22"/>
              <w:szCs w:val="22"/>
              <w:rtl/>
            </w:rPr>
          </w:pPr>
          <w:hyperlink w:anchor="_Toc114053518" w:history="1">
            <w:r w:rsidR="00215318" w:rsidRPr="00331D55">
              <w:rPr>
                <w:rStyle w:val="Hyperlink"/>
                <w:noProof/>
                <w:lang w:bidi="ar-SA"/>
              </w:rPr>
              <w:t>Contradicting finding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8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7</w:t>
            </w:r>
            <w:r w:rsidR="00215318">
              <w:rPr>
                <w:noProof/>
                <w:webHidden/>
                <w:rtl/>
              </w:rPr>
              <w:fldChar w:fldCharType="end"/>
            </w:r>
          </w:hyperlink>
        </w:p>
        <w:p w14:paraId="332FDA9C" w14:textId="1FEBCAEC" w:rsidR="00215318" w:rsidRDefault="00000000" w:rsidP="00215318">
          <w:pPr>
            <w:pStyle w:val="TOC3"/>
            <w:tabs>
              <w:tab w:val="right" w:leader="dot" w:pos="9350"/>
            </w:tabs>
            <w:bidi w:val="0"/>
            <w:rPr>
              <w:rFonts w:cstheme="minorBidi"/>
              <w:i w:val="0"/>
              <w:iCs w:val="0"/>
              <w:noProof/>
              <w:sz w:val="22"/>
              <w:szCs w:val="22"/>
              <w:rtl/>
            </w:rPr>
          </w:pPr>
          <w:hyperlink w:anchor="_Toc114053519" w:history="1">
            <w:r w:rsidR="00215318" w:rsidRPr="00331D55">
              <w:rPr>
                <w:rStyle w:val="Hyperlink"/>
                <w:noProof/>
                <w:lang w:bidi="ar-SA"/>
              </w:rPr>
              <w:t>Explaining The Discrepancy between Finding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9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8</w:t>
            </w:r>
            <w:r w:rsidR="00215318">
              <w:rPr>
                <w:noProof/>
                <w:webHidden/>
                <w:rtl/>
              </w:rPr>
              <w:fldChar w:fldCharType="end"/>
            </w:r>
          </w:hyperlink>
        </w:p>
        <w:p w14:paraId="4DE26A90" w14:textId="1AC6DB75" w:rsidR="00215318" w:rsidRDefault="00000000" w:rsidP="00215318">
          <w:pPr>
            <w:pStyle w:val="TOC3"/>
            <w:tabs>
              <w:tab w:val="right" w:leader="dot" w:pos="9350"/>
            </w:tabs>
            <w:bidi w:val="0"/>
            <w:rPr>
              <w:rFonts w:cstheme="minorBidi"/>
              <w:i w:val="0"/>
              <w:iCs w:val="0"/>
              <w:noProof/>
              <w:sz w:val="22"/>
              <w:szCs w:val="22"/>
              <w:rtl/>
            </w:rPr>
          </w:pPr>
          <w:hyperlink w:anchor="_Toc114053520" w:history="1">
            <w:r w:rsidR="00215318" w:rsidRPr="00331D55">
              <w:rPr>
                <w:rStyle w:val="Hyperlink"/>
                <w:noProof/>
                <w:lang w:bidi="ar-SA"/>
              </w:rPr>
              <w:t>Comparing Motion Tracking with Keyboard Response</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0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9</w:t>
            </w:r>
            <w:r w:rsidR="00215318">
              <w:rPr>
                <w:noProof/>
                <w:webHidden/>
                <w:rtl/>
              </w:rPr>
              <w:fldChar w:fldCharType="end"/>
            </w:r>
          </w:hyperlink>
        </w:p>
        <w:p w14:paraId="021EF2A1" w14:textId="4898A5A2" w:rsidR="00215318" w:rsidRDefault="00000000" w:rsidP="00215318">
          <w:pPr>
            <w:pStyle w:val="TOC3"/>
            <w:tabs>
              <w:tab w:val="right" w:leader="dot" w:pos="9350"/>
            </w:tabs>
            <w:bidi w:val="0"/>
            <w:rPr>
              <w:rFonts w:cstheme="minorBidi"/>
              <w:i w:val="0"/>
              <w:iCs w:val="0"/>
              <w:noProof/>
              <w:sz w:val="22"/>
              <w:szCs w:val="22"/>
              <w:rtl/>
            </w:rPr>
          </w:pPr>
          <w:hyperlink w:anchor="_Toc114053521" w:history="1">
            <w:r w:rsidR="00215318" w:rsidRPr="00331D55">
              <w:rPr>
                <w:rStyle w:val="Hyperlink"/>
                <w:noProof/>
                <w:lang w:bidi="ar-SA"/>
              </w:rPr>
              <w:t>Previous Priming Findings Made with Motion Tracking</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1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0</w:t>
            </w:r>
            <w:r w:rsidR="00215318">
              <w:rPr>
                <w:noProof/>
                <w:webHidden/>
                <w:rtl/>
              </w:rPr>
              <w:fldChar w:fldCharType="end"/>
            </w:r>
          </w:hyperlink>
        </w:p>
        <w:p w14:paraId="784EB592" w14:textId="2753DA42" w:rsidR="00215318" w:rsidRDefault="00000000" w:rsidP="00215318">
          <w:pPr>
            <w:pStyle w:val="TOC3"/>
            <w:tabs>
              <w:tab w:val="right" w:leader="dot" w:pos="9350"/>
            </w:tabs>
            <w:bidi w:val="0"/>
            <w:rPr>
              <w:rFonts w:cstheme="minorBidi"/>
              <w:i w:val="0"/>
              <w:iCs w:val="0"/>
              <w:noProof/>
              <w:sz w:val="22"/>
              <w:szCs w:val="22"/>
              <w:rtl/>
            </w:rPr>
          </w:pPr>
          <w:hyperlink w:anchor="_Toc114053522" w:history="1">
            <w:r w:rsidR="00215318" w:rsidRPr="00331D55">
              <w:rPr>
                <w:rStyle w:val="Hyperlink"/>
                <w:noProof/>
                <w:lang w:bidi="ar-SA"/>
              </w:rPr>
              <w:t>Current Research</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2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2</w:t>
            </w:r>
            <w:r w:rsidR="00215318">
              <w:rPr>
                <w:noProof/>
                <w:webHidden/>
                <w:rtl/>
              </w:rPr>
              <w:fldChar w:fldCharType="end"/>
            </w:r>
          </w:hyperlink>
        </w:p>
        <w:p w14:paraId="7E988CE3" w14:textId="7EB3EE44" w:rsidR="00215318" w:rsidRDefault="00000000" w:rsidP="00215318">
          <w:pPr>
            <w:pStyle w:val="TOC2"/>
            <w:rPr>
              <w:rFonts w:cstheme="minorBidi"/>
              <w:smallCaps w:val="0"/>
              <w:noProof/>
              <w:sz w:val="22"/>
              <w:szCs w:val="22"/>
              <w:rtl/>
            </w:rPr>
          </w:pPr>
          <w:hyperlink w:anchor="_Toc114053523" w:history="1">
            <w:r w:rsidR="00215318" w:rsidRPr="00331D55">
              <w:rPr>
                <w:rStyle w:val="Hyperlink"/>
                <w:noProof/>
                <w:lang w:bidi="ar-SA"/>
              </w:rPr>
              <w:t>Pilot Experiment 1</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3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3</w:t>
            </w:r>
            <w:r w:rsidR="00215318">
              <w:rPr>
                <w:noProof/>
                <w:webHidden/>
                <w:rtl/>
              </w:rPr>
              <w:fldChar w:fldCharType="end"/>
            </w:r>
          </w:hyperlink>
        </w:p>
        <w:p w14:paraId="3D61D222" w14:textId="18D50CB4" w:rsidR="00215318" w:rsidRDefault="00000000" w:rsidP="00215318">
          <w:pPr>
            <w:pStyle w:val="TOC3"/>
            <w:tabs>
              <w:tab w:val="right" w:leader="dot" w:pos="9350"/>
            </w:tabs>
            <w:bidi w:val="0"/>
            <w:rPr>
              <w:rFonts w:cstheme="minorBidi"/>
              <w:i w:val="0"/>
              <w:iCs w:val="0"/>
              <w:noProof/>
              <w:sz w:val="22"/>
              <w:szCs w:val="22"/>
              <w:rtl/>
            </w:rPr>
          </w:pPr>
          <w:hyperlink w:anchor="_Toc114053524" w:history="1">
            <w:r w:rsidR="00215318" w:rsidRPr="00331D55">
              <w:rPr>
                <w:rStyle w:val="Hyperlink"/>
                <w:noProof/>
                <w:lang w:bidi="ar-SA"/>
              </w:rPr>
              <w:t>Method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4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3</w:t>
            </w:r>
            <w:r w:rsidR="00215318">
              <w:rPr>
                <w:noProof/>
                <w:webHidden/>
                <w:rtl/>
              </w:rPr>
              <w:fldChar w:fldCharType="end"/>
            </w:r>
          </w:hyperlink>
        </w:p>
        <w:p w14:paraId="6CC72AF4" w14:textId="49552B76" w:rsidR="00215318" w:rsidRDefault="00000000" w:rsidP="00215318">
          <w:pPr>
            <w:pStyle w:val="TOC4"/>
            <w:tabs>
              <w:tab w:val="right" w:leader="dot" w:pos="9350"/>
            </w:tabs>
            <w:bidi w:val="0"/>
            <w:rPr>
              <w:rFonts w:cstheme="minorBidi"/>
              <w:noProof/>
              <w:sz w:val="22"/>
              <w:szCs w:val="22"/>
              <w:rtl/>
            </w:rPr>
          </w:pPr>
          <w:hyperlink w:anchor="_Toc114053525" w:history="1">
            <w:r w:rsidR="00215318" w:rsidRPr="00331D55">
              <w:rPr>
                <w:rStyle w:val="Hyperlink"/>
                <w:noProof/>
              </w:rPr>
              <w:t>Participa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3</w:t>
            </w:r>
            <w:r w:rsidR="00215318">
              <w:rPr>
                <w:noProof/>
                <w:webHidden/>
                <w:rtl/>
              </w:rPr>
              <w:fldChar w:fldCharType="end"/>
            </w:r>
          </w:hyperlink>
        </w:p>
        <w:p w14:paraId="2FC7D338" w14:textId="3FA15F1C" w:rsidR="00215318" w:rsidRDefault="00000000" w:rsidP="00215318">
          <w:pPr>
            <w:pStyle w:val="TOC4"/>
            <w:tabs>
              <w:tab w:val="right" w:leader="dot" w:pos="9350"/>
            </w:tabs>
            <w:bidi w:val="0"/>
            <w:rPr>
              <w:rFonts w:cstheme="minorBidi"/>
              <w:noProof/>
              <w:sz w:val="22"/>
              <w:szCs w:val="22"/>
              <w:rtl/>
            </w:rPr>
          </w:pPr>
          <w:hyperlink w:anchor="_Toc114053526" w:history="1">
            <w:r w:rsidR="00215318" w:rsidRPr="00331D55">
              <w:rPr>
                <w:rStyle w:val="Hyperlink"/>
                <w:noProof/>
              </w:rPr>
              <w:t>Stimuli</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6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3</w:t>
            </w:r>
            <w:r w:rsidR="00215318">
              <w:rPr>
                <w:noProof/>
                <w:webHidden/>
                <w:rtl/>
              </w:rPr>
              <w:fldChar w:fldCharType="end"/>
            </w:r>
          </w:hyperlink>
        </w:p>
        <w:p w14:paraId="1FFED97F" w14:textId="09621396" w:rsidR="00215318" w:rsidRDefault="00000000" w:rsidP="00215318">
          <w:pPr>
            <w:pStyle w:val="TOC4"/>
            <w:tabs>
              <w:tab w:val="right" w:leader="dot" w:pos="9350"/>
            </w:tabs>
            <w:bidi w:val="0"/>
            <w:rPr>
              <w:rFonts w:cstheme="minorBidi"/>
              <w:noProof/>
              <w:sz w:val="22"/>
              <w:szCs w:val="22"/>
              <w:rtl/>
            </w:rPr>
          </w:pPr>
          <w:hyperlink w:anchor="_Toc114053527" w:history="1">
            <w:r w:rsidR="00215318" w:rsidRPr="00331D55">
              <w:rPr>
                <w:rStyle w:val="Hyperlink"/>
                <w:noProof/>
              </w:rPr>
              <w:t>Apparatu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7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4</w:t>
            </w:r>
            <w:r w:rsidR="00215318">
              <w:rPr>
                <w:noProof/>
                <w:webHidden/>
                <w:rtl/>
              </w:rPr>
              <w:fldChar w:fldCharType="end"/>
            </w:r>
          </w:hyperlink>
        </w:p>
        <w:p w14:paraId="0EEAA1ED" w14:textId="121A79E0" w:rsidR="00215318" w:rsidRDefault="00000000" w:rsidP="00215318">
          <w:pPr>
            <w:pStyle w:val="TOC3"/>
            <w:tabs>
              <w:tab w:val="right" w:leader="dot" w:pos="9350"/>
            </w:tabs>
            <w:bidi w:val="0"/>
            <w:rPr>
              <w:rFonts w:cstheme="minorBidi"/>
              <w:i w:val="0"/>
              <w:iCs w:val="0"/>
              <w:noProof/>
              <w:sz w:val="22"/>
              <w:szCs w:val="22"/>
              <w:rtl/>
            </w:rPr>
          </w:pPr>
          <w:hyperlink w:anchor="_Toc114053528" w:history="1">
            <w:r w:rsidR="00215318" w:rsidRPr="00331D55">
              <w:rPr>
                <w:rStyle w:val="Hyperlink"/>
                <w:noProof/>
                <w:lang w:bidi="ar-SA"/>
              </w:rPr>
              <w:t>Procedure</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8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4</w:t>
            </w:r>
            <w:r w:rsidR="00215318">
              <w:rPr>
                <w:noProof/>
                <w:webHidden/>
                <w:rtl/>
              </w:rPr>
              <w:fldChar w:fldCharType="end"/>
            </w:r>
          </w:hyperlink>
        </w:p>
        <w:p w14:paraId="5A52AAD5" w14:textId="02414FE2" w:rsidR="00215318" w:rsidRDefault="00000000" w:rsidP="00215318">
          <w:pPr>
            <w:pStyle w:val="TOC3"/>
            <w:tabs>
              <w:tab w:val="right" w:leader="dot" w:pos="9350"/>
            </w:tabs>
            <w:bidi w:val="0"/>
            <w:rPr>
              <w:rFonts w:cstheme="minorBidi"/>
              <w:i w:val="0"/>
              <w:iCs w:val="0"/>
              <w:noProof/>
              <w:sz w:val="22"/>
              <w:szCs w:val="22"/>
              <w:rtl/>
            </w:rPr>
          </w:pPr>
          <w:hyperlink w:anchor="_Toc114053529" w:history="1">
            <w:r w:rsidR="00215318" w:rsidRPr="00331D55">
              <w:rPr>
                <w:rStyle w:val="Hyperlink"/>
                <w:noProof/>
                <w:lang w:bidi="ar-SA"/>
              </w:rPr>
              <w:t>Trajectory preprocessing</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29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6</w:t>
            </w:r>
            <w:r w:rsidR="00215318">
              <w:rPr>
                <w:noProof/>
                <w:webHidden/>
                <w:rtl/>
              </w:rPr>
              <w:fldChar w:fldCharType="end"/>
            </w:r>
          </w:hyperlink>
        </w:p>
        <w:p w14:paraId="30708DE3" w14:textId="61739E5F" w:rsidR="00215318" w:rsidRDefault="00000000" w:rsidP="00215318">
          <w:pPr>
            <w:pStyle w:val="TOC3"/>
            <w:tabs>
              <w:tab w:val="right" w:leader="dot" w:pos="9350"/>
            </w:tabs>
            <w:bidi w:val="0"/>
            <w:rPr>
              <w:rFonts w:cstheme="minorBidi"/>
              <w:i w:val="0"/>
              <w:iCs w:val="0"/>
              <w:noProof/>
              <w:sz w:val="22"/>
              <w:szCs w:val="22"/>
              <w:rtl/>
            </w:rPr>
          </w:pPr>
          <w:hyperlink w:anchor="_Toc114053530" w:history="1">
            <w:r w:rsidR="00215318" w:rsidRPr="00331D55">
              <w:rPr>
                <w:rStyle w:val="Hyperlink"/>
                <w:noProof/>
                <w:lang w:bidi="ar-SA"/>
              </w:rPr>
              <w:t>Variables extract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0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7</w:t>
            </w:r>
            <w:r w:rsidR="00215318">
              <w:rPr>
                <w:noProof/>
                <w:webHidden/>
                <w:rtl/>
              </w:rPr>
              <w:fldChar w:fldCharType="end"/>
            </w:r>
          </w:hyperlink>
        </w:p>
        <w:p w14:paraId="69001581" w14:textId="28A91C1B" w:rsidR="00215318" w:rsidRDefault="00000000" w:rsidP="00215318">
          <w:pPr>
            <w:pStyle w:val="TOC3"/>
            <w:tabs>
              <w:tab w:val="right" w:leader="dot" w:pos="9350"/>
            </w:tabs>
            <w:bidi w:val="0"/>
            <w:rPr>
              <w:rFonts w:cstheme="minorBidi"/>
              <w:i w:val="0"/>
              <w:iCs w:val="0"/>
              <w:noProof/>
              <w:sz w:val="22"/>
              <w:szCs w:val="22"/>
              <w:rtl/>
            </w:rPr>
          </w:pPr>
          <w:hyperlink w:anchor="_Toc114053531" w:history="1">
            <w:r w:rsidR="00215318" w:rsidRPr="00331D55">
              <w:rPr>
                <w:rStyle w:val="Hyperlink"/>
                <w:noProof/>
                <w:lang w:bidi="ar-SA"/>
              </w:rPr>
              <w:t>Exclusion criteria</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1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7</w:t>
            </w:r>
            <w:r w:rsidR="00215318">
              <w:rPr>
                <w:noProof/>
                <w:webHidden/>
                <w:rtl/>
              </w:rPr>
              <w:fldChar w:fldCharType="end"/>
            </w:r>
          </w:hyperlink>
        </w:p>
        <w:p w14:paraId="4345E01D" w14:textId="325F8659" w:rsidR="00215318" w:rsidRDefault="00000000" w:rsidP="00215318">
          <w:pPr>
            <w:pStyle w:val="TOC3"/>
            <w:tabs>
              <w:tab w:val="right" w:leader="dot" w:pos="9350"/>
            </w:tabs>
            <w:bidi w:val="0"/>
            <w:rPr>
              <w:rFonts w:cstheme="minorBidi"/>
              <w:i w:val="0"/>
              <w:iCs w:val="0"/>
              <w:noProof/>
              <w:sz w:val="22"/>
              <w:szCs w:val="22"/>
              <w:rtl/>
            </w:rPr>
          </w:pPr>
          <w:hyperlink w:anchor="_Toc114053532" w:history="1">
            <w:r w:rsidR="00215318" w:rsidRPr="00331D55">
              <w:rPr>
                <w:rStyle w:val="Hyperlink"/>
                <w:noProof/>
                <w:lang w:bidi="ar-SA"/>
              </w:rPr>
              <w:t>Resul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2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8</w:t>
            </w:r>
            <w:r w:rsidR="00215318">
              <w:rPr>
                <w:noProof/>
                <w:webHidden/>
                <w:rtl/>
              </w:rPr>
              <w:fldChar w:fldCharType="end"/>
            </w:r>
          </w:hyperlink>
        </w:p>
        <w:p w14:paraId="6AB381BD" w14:textId="0D01169C" w:rsidR="00215318" w:rsidRDefault="00000000" w:rsidP="00215318">
          <w:pPr>
            <w:pStyle w:val="TOC3"/>
            <w:tabs>
              <w:tab w:val="right" w:leader="dot" w:pos="9350"/>
            </w:tabs>
            <w:bidi w:val="0"/>
            <w:rPr>
              <w:rFonts w:cstheme="minorBidi"/>
              <w:i w:val="0"/>
              <w:iCs w:val="0"/>
              <w:noProof/>
              <w:sz w:val="22"/>
              <w:szCs w:val="22"/>
              <w:rtl/>
            </w:rPr>
          </w:pPr>
          <w:hyperlink w:anchor="_Toc114053533" w:history="1">
            <w:r w:rsidR="00215318" w:rsidRPr="00331D55">
              <w:rPr>
                <w:rStyle w:val="Hyperlink"/>
                <w:noProof/>
                <w:lang w:bidi="ar-SA"/>
              </w:rPr>
              <w:t>Discuss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3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19</w:t>
            </w:r>
            <w:r w:rsidR="00215318">
              <w:rPr>
                <w:noProof/>
                <w:webHidden/>
                <w:rtl/>
              </w:rPr>
              <w:fldChar w:fldCharType="end"/>
            </w:r>
          </w:hyperlink>
        </w:p>
        <w:p w14:paraId="03851B43" w14:textId="6E2DD01D" w:rsidR="00215318" w:rsidRDefault="00000000" w:rsidP="00215318">
          <w:pPr>
            <w:pStyle w:val="TOC2"/>
            <w:rPr>
              <w:rFonts w:cstheme="minorBidi"/>
              <w:smallCaps w:val="0"/>
              <w:noProof/>
              <w:sz w:val="22"/>
              <w:szCs w:val="22"/>
              <w:rtl/>
            </w:rPr>
          </w:pPr>
          <w:hyperlink w:anchor="_Toc114053534" w:history="1">
            <w:r w:rsidR="00215318" w:rsidRPr="00331D55">
              <w:rPr>
                <w:rStyle w:val="Hyperlink"/>
                <w:noProof/>
                <w:lang w:bidi="ar-SA"/>
              </w:rPr>
              <w:t>Pilot Experiment 2</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4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0</w:t>
            </w:r>
            <w:r w:rsidR="00215318">
              <w:rPr>
                <w:noProof/>
                <w:webHidden/>
                <w:rtl/>
              </w:rPr>
              <w:fldChar w:fldCharType="end"/>
            </w:r>
          </w:hyperlink>
        </w:p>
        <w:p w14:paraId="24738686" w14:textId="40FDA8FB" w:rsidR="00215318" w:rsidRDefault="00000000" w:rsidP="00215318">
          <w:pPr>
            <w:pStyle w:val="TOC3"/>
            <w:tabs>
              <w:tab w:val="right" w:leader="dot" w:pos="9350"/>
            </w:tabs>
            <w:bidi w:val="0"/>
            <w:rPr>
              <w:rFonts w:cstheme="minorBidi"/>
              <w:i w:val="0"/>
              <w:iCs w:val="0"/>
              <w:noProof/>
              <w:sz w:val="22"/>
              <w:szCs w:val="22"/>
              <w:rtl/>
            </w:rPr>
          </w:pPr>
          <w:hyperlink w:anchor="_Toc114053535" w:history="1">
            <w:r w:rsidR="00215318" w:rsidRPr="00331D55">
              <w:rPr>
                <w:rStyle w:val="Hyperlink"/>
                <w:noProof/>
                <w:lang w:bidi="ar-SA"/>
              </w:rPr>
              <w:t>Method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0</w:t>
            </w:r>
            <w:r w:rsidR="00215318">
              <w:rPr>
                <w:noProof/>
                <w:webHidden/>
                <w:rtl/>
              </w:rPr>
              <w:fldChar w:fldCharType="end"/>
            </w:r>
          </w:hyperlink>
        </w:p>
        <w:p w14:paraId="7EFC8A75" w14:textId="7243D14F" w:rsidR="00215318" w:rsidRDefault="00000000" w:rsidP="00215318">
          <w:pPr>
            <w:pStyle w:val="TOC4"/>
            <w:tabs>
              <w:tab w:val="right" w:leader="dot" w:pos="9350"/>
            </w:tabs>
            <w:bidi w:val="0"/>
            <w:rPr>
              <w:rFonts w:cstheme="minorBidi"/>
              <w:noProof/>
              <w:sz w:val="22"/>
              <w:szCs w:val="22"/>
              <w:rtl/>
            </w:rPr>
          </w:pPr>
          <w:hyperlink w:anchor="_Toc114053536" w:history="1">
            <w:r w:rsidR="00215318" w:rsidRPr="00331D55">
              <w:rPr>
                <w:rStyle w:val="Hyperlink"/>
                <w:noProof/>
              </w:rPr>
              <w:t>Participa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6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1</w:t>
            </w:r>
            <w:r w:rsidR="00215318">
              <w:rPr>
                <w:noProof/>
                <w:webHidden/>
                <w:rtl/>
              </w:rPr>
              <w:fldChar w:fldCharType="end"/>
            </w:r>
          </w:hyperlink>
        </w:p>
        <w:p w14:paraId="3958AB28" w14:textId="19871CCB" w:rsidR="00215318" w:rsidRDefault="00000000" w:rsidP="00215318">
          <w:pPr>
            <w:pStyle w:val="TOC3"/>
            <w:tabs>
              <w:tab w:val="right" w:leader="dot" w:pos="9350"/>
            </w:tabs>
            <w:bidi w:val="0"/>
            <w:rPr>
              <w:rFonts w:cstheme="minorBidi"/>
              <w:i w:val="0"/>
              <w:iCs w:val="0"/>
              <w:noProof/>
              <w:sz w:val="22"/>
              <w:szCs w:val="22"/>
              <w:rtl/>
            </w:rPr>
          </w:pPr>
          <w:hyperlink w:anchor="_Toc114053537" w:history="1">
            <w:r w:rsidR="00215318" w:rsidRPr="00331D55">
              <w:rPr>
                <w:rStyle w:val="Hyperlink"/>
                <w:noProof/>
                <w:lang w:bidi="ar-SA"/>
              </w:rPr>
              <w:t>Stimuli, Apparatus and Procedure</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7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1</w:t>
            </w:r>
            <w:r w:rsidR="00215318">
              <w:rPr>
                <w:noProof/>
                <w:webHidden/>
                <w:rtl/>
              </w:rPr>
              <w:fldChar w:fldCharType="end"/>
            </w:r>
          </w:hyperlink>
        </w:p>
        <w:p w14:paraId="19AAF2BA" w14:textId="458F3F93" w:rsidR="00215318" w:rsidRDefault="00000000" w:rsidP="00215318">
          <w:pPr>
            <w:pStyle w:val="TOC3"/>
            <w:tabs>
              <w:tab w:val="right" w:leader="dot" w:pos="9350"/>
            </w:tabs>
            <w:bidi w:val="0"/>
            <w:rPr>
              <w:rFonts w:cstheme="minorBidi"/>
              <w:i w:val="0"/>
              <w:iCs w:val="0"/>
              <w:noProof/>
              <w:sz w:val="22"/>
              <w:szCs w:val="22"/>
              <w:rtl/>
            </w:rPr>
          </w:pPr>
          <w:hyperlink w:anchor="_Toc114053538" w:history="1">
            <w:r w:rsidR="00215318" w:rsidRPr="00331D55">
              <w:rPr>
                <w:rStyle w:val="Hyperlink"/>
                <w:noProof/>
                <w:lang w:bidi="ar-SA"/>
              </w:rPr>
              <w:t>Exclusion criteria</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8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1</w:t>
            </w:r>
            <w:r w:rsidR="00215318">
              <w:rPr>
                <w:noProof/>
                <w:webHidden/>
                <w:rtl/>
              </w:rPr>
              <w:fldChar w:fldCharType="end"/>
            </w:r>
          </w:hyperlink>
        </w:p>
        <w:p w14:paraId="4E2E9134" w14:textId="3D9DBC9C" w:rsidR="00215318" w:rsidRDefault="00000000" w:rsidP="00215318">
          <w:pPr>
            <w:pStyle w:val="TOC3"/>
            <w:tabs>
              <w:tab w:val="right" w:leader="dot" w:pos="9350"/>
            </w:tabs>
            <w:bidi w:val="0"/>
            <w:rPr>
              <w:rFonts w:cstheme="minorBidi"/>
              <w:i w:val="0"/>
              <w:iCs w:val="0"/>
              <w:noProof/>
              <w:sz w:val="22"/>
              <w:szCs w:val="22"/>
              <w:rtl/>
            </w:rPr>
          </w:pPr>
          <w:hyperlink w:anchor="_Toc114053539" w:history="1">
            <w:r w:rsidR="00215318" w:rsidRPr="00331D55">
              <w:rPr>
                <w:rStyle w:val="Hyperlink"/>
                <w:noProof/>
                <w:lang w:bidi="ar-SA"/>
              </w:rPr>
              <w:t>Resul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39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2</w:t>
            </w:r>
            <w:r w:rsidR="00215318">
              <w:rPr>
                <w:noProof/>
                <w:webHidden/>
                <w:rtl/>
              </w:rPr>
              <w:fldChar w:fldCharType="end"/>
            </w:r>
          </w:hyperlink>
        </w:p>
        <w:p w14:paraId="6B85443D" w14:textId="2AD6C4F8" w:rsidR="00215318" w:rsidRDefault="00000000" w:rsidP="00215318">
          <w:pPr>
            <w:pStyle w:val="TOC3"/>
            <w:tabs>
              <w:tab w:val="right" w:leader="dot" w:pos="9350"/>
            </w:tabs>
            <w:bidi w:val="0"/>
            <w:rPr>
              <w:rFonts w:cstheme="minorBidi"/>
              <w:i w:val="0"/>
              <w:iCs w:val="0"/>
              <w:noProof/>
              <w:sz w:val="22"/>
              <w:szCs w:val="22"/>
              <w:rtl/>
            </w:rPr>
          </w:pPr>
          <w:hyperlink w:anchor="_Toc114053540" w:history="1">
            <w:r w:rsidR="00215318" w:rsidRPr="00331D55">
              <w:rPr>
                <w:rStyle w:val="Hyperlink"/>
                <w:noProof/>
                <w:lang w:bidi="ar-SA"/>
              </w:rPr>
              <w:t>Discuss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0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3</w:t>
            </w:r>
            <w:r w:rsidR="00215318">
              <w:rPr>
                <w:noProof/>
                <w:webHidden/>
                <w:rtl/>
              </w:rPr>
              <w:fldChar w:fldCharType="end"/>
            </w:r>
          </w:hyperlink>
        </w:p>
        <w:p w14:paraId="7297DBE2" w14:textId="2AD8294E" w:rsidR="00215318" w:rsidRDefault="00000000" w:rsidP="00215318">
          <w:pPr>
            <w:pStyle w:val="TOC2"/>
            <w:rPr>
              <w:rFonts w:cstheme="minorBidi"/>
              <w:smallCaps w:val="0"/>
              <w:noProof/>
              <w:sz w:val="22"/>
              <w:szCs w:val="22"/>
              <w:rtl/>
            </w:rPr>
          </w:pPr>
          <w:hyperlink w:anchor="_Toc114053541" w:history="1">
            <w:r w:rsidR="00215318" w:rsidRPr="00331D55">
              <w:rPr>
                <w:rStyle w:val="Hyperlink"/>
                <w:noProof/>
                <w:lang w:bidi="ar-SA"/>
              </w:rPr>
              <w:t>Pilot Experiment 3</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1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4</w:t>
            </w:r>
            <w:r w:rsidR="00215318">
              <w:rPr>
                <w:noProof/>
                <w:webHidden/>
                <w:rtl/>
              </w:rPr>
              <w:fldChar w:fldCharType="end"/>
            </w:r>
          </w:hyperlink>
        </w:p>
        <w:p w14:paraId="46DB5387" w14:textId="52B88E7B" w:rsidR="00215318" w:rsidRDefault="00000000" w:rsidP="00215318">
          <w:pPr>
            <w:pStyle w:val="TOC3"/>
            <w:tabs>
              <w:tab w:val="right" w:leader="dot" w:pos="9350"/>
            </w:tabs>
            <w:bidi w:val="0"/>
            <w:rPr>
              <w:rFonts w:cstheme="minorBidi"/>
              <w:i w:val="0"/>
              <w:iCs w:val="0"/>
              <w:noProof/>
              <w:sz w:val="22"/>
              <w:szCs w:val="22"/>
              <w:rtl/>
            </w:rPr>
          </w:pPr>
          <w:hyperlink w:anchor="_Toc114053542" w:history="1">
            <w:r w:rsidR="00215318" w:rsidRPr="00331D55">
              <w:rPr>
                <w:rStyle w:val="Hyperlink"/>
                <w:noProof/>
                <w:lang w:bidi="ar-SA"/>
              </w:rPr>
              <w:t>Method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2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4</w:t>
            </w:r>
            <w:r w:rsidR="00215318">
              <w:rPr>
                <w:noProof/>
                <w:webHidden/>
                <w:rtl/>
              </w:rPr>
              <w:fldChar w:fldCharType="end"/>
            </w:r>
          </w:hyperlink>
        </w:p>
        <w:p w14:paraId="67204792" w14:textId="33BDF986" w:rsidR="00215318" w:rsidRDefault="00000000" w:rsidP="00215318">
          <w:pPr>
            <w:pStyle w:val="TOC4"/>
            <w:tabs>
              <w:tab w:val="right" w:leader="dot" w:pos="9350"/>
            </w:tabs>
            <w:bidi w:val="0"/>
            <w:rPr>
              <w:rFonts w:cstheme="minorBidi"/>
              <w:noProof/>
              <w:sz w:val="22"/>
              <w:szCs w:val="22"/>
              <w:rtl/>
            </w:rPr>
          </w:pPr>
          <w:hyperlink w:anchor="_Toc114053543" w:history="1">
            <w:r w:rsidR="00215318" w:rsidRPr="00331D55">
              <w:rPr>
                <w:rStyle w:val="Hyperlink"/>
                <w:noProof/>
              </w:rPr>
              <w:t>Participa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3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4</w:t>
            </w:r>
            <w:r w:rsidR="00215318">
              <w:rPr>
                <w:noProof/>
                <w:webHidden/>
                <w:rtl/>
              </w:rPr>
              <w:fldChar w:fldCharType="end"/>
            </w:r>
          </w:hyperlink>
        </w:p>
        <w:p w14:paraId="5C668A99" w14:textId="68307684" w:rsidR="00215318" w:rsidRDefault="00000000" w:rsidP="00215318">
          <w:pPr>
            <w:pStyle w:val="TOC3"/>
            <w:tabs>
              <w:tab w:val="right" w:leader="dot" w:pos="9350"/>
            </w:tabs>
            <w:bidi w:val="0"/>
            <w:rPr>
              <w:rFonts w:cstheme="minorBidi"/>
              <w:i w:val="0"/>
              <w:iCs w:val="0"/>
              <w:noProof/>
              <w:sz w:val="22"/>
              <w:szCs w:val="22"/>
              <w:rtl/>
            </w:rPr>
          </w:pPr>
          <w:hyperlink w:anchor="_Toc114053544" w:history="1">
            <w:r w:rsidR="00215318" w:rsidRPr="00331D55">
              <w:rPr>
                <w:rStyle w:val="Hyperlink"/>
                <w:noProof/>
                <w:lang w:bidi="ar-SA"/>
              </w:rPr>
              <w:t>Stimuli, Apparatus and Procedure</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4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4</w:t>
            </w:r>
            <w:r w:rsidR="00215318">
              <w:rPr>
                <w:noProof/>
                <w:webHidden/>
                <w:rtl/>
              </w:rPr>
              <w:fldChar w:fldCharType="end"/>
            </w:r>
          </w:hyperlink>
        </w:p>
        <w:p w14:paraId="64DFF243" w14:textId="0CF3F438" w:rsidR="00215318" w:rsidRDefault="00000000" w:rsidP="00215318">
          <w:pPr>
            <w:pStyle w:val="TOC3"/>
            <w:tabs>
              <w:tab w:val="right" w:leader="dot" w:pos="9350"/>
            </w:tabs>
            <w:bidi w:val="0"/>
            <w:rPr>
              <w:rFonts w:cstheme="minorBidi"/>
              <w:i w:val="0"/>
              <w:iCs w:val="0"/>
              <w:noProof/>
              <w:sz w:val="22"/>
              <w:szCs w:val="22"/>
              <w:rtl/>
            </w:rPr>
          </w:pPr>
          <w:hyperlink w:anchor="_Toc114053545" w:history="1">
            <w:r w:rsidR="00215318" w:rsidRPr="00331D55">
              <w:rPr>
                <w:rStyle w:val="Hyperlink"/>
                <w:noProof/>
                <w:lang w:bidi="ar-SA"/>
              </w:rPr>
              <w:t>Resul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5</w:t>
            </w:r>
            <w:r w:rsidR="00215318">
              <w:rPr>
                <w:noProof/>
                <w:webHidden/>
                <w:rtl/>
              </w:rPr>
              <w:fldChar w:fldCharType="end"/>
            </w:r>
          </w:hyperlink>
        </w:p>
        <w:p w14:paraId="7E5DD6A4" w14:textId="2BA9547E" w:rsidR="00215318" w:rsidRDefault="00000000" w:rsidP="00215318">
          <w:pPr>
            <w:pStyle w:val="TOC3"/>
            <w:tabs>
              <w:tab w:val="right" w:leader="dot" w:pos="9350"/>
            </w:tabs>
            <w:bidi w:val="0"/>
            <w:rPr>
              <w:rFonts w:cstheme="minorBidi"/>
              <w:i w:val="0"/>
              <w:iCs w:val="0"/>
              <w:noProof/>
              <w:sz w:val="22"/>
              <w:szCs w:val="22"/>
              <w:rtl/>
            </w:rPr>
          </w:pPr>
          <w:hyperlink w:anchor="_Toc114053546" w:history="1">
            <w:r w:rsidR="00215318" w:rsidRPr="00331D55">
              <w:rPr>
                <w:rStyle w:val="Hyperlink"/>
                <w:noProof/>
                <w:lang w:bidi="ar-SA"/>
              </w:rPr>
              <w:t>Discuss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6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6</w:t>
            </w:r>
            <w:r w:rsidR="00215318">
              <w:rPr>
                <w:noProof/>
                <w:webHidden/>
                <w:rtl/>
              </w:rPr>
              <w:fldChar w:fldCharType="end"/>
            </w:r>
          </w:hyperlink>
        </w:p>
        <w:p w14:paraId="71005DC4" w14:textId="5D2B60E5" w:rsidR="00215318" w:rsidRDefault="00000000" w:rsidP="00215318">
          <w:pPr>
            <w:pStyle w:val="TOC2"/>
            <w:rPr>
              <w:rFonts w:cstheme="minorBidi"/>
              <w:smallCaps w:val="0"/>
              <w:noProof/>
              <w:sz w:val="22"/>
              <w:szCs w:val="22"/>
              <w:rtl/>
            </w:rPr>
          </w:pPr>
          <w:hyperlink w:anchor="_Toc114053547" w:history="1">
            <w:r w:rsidR="00215318" w:rsidRPr="00331D55">
              <w:rPr>
                <w:rStyle w:val="Hyperlink"/>
                <w:noProof/>
                <w:lang w:bidi="ar-SA"/>
              </w:rPr>
              <w:t>Experiment 4</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7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7</w:t>
            </w:r>
            <w:r w:rsidR="00215318">
              <w:rPr>
                <w:noProof/>
                <w:webHidden/>
                <w:rtl/>
              </w:rPr>
              <w:fldChar w:fldCharType="end"/>
            </w:r>
          </w:hyperlink>
        </w:p>
        <w:p w14:paraId="361A22B6" w14:textId="5450F67A" w:rsidR="00215318" w:rsidRDefault="00000000" w:rsidP="00215318">
          <w:pPr>
            <w:pStyle w:val="TOC3"/>
            <w:tabs>
              <w:tab w:val="right" w:leader="dot" w:pos="9350"/>
            </w:tabs>
            <w:bidi w:val="0"/>
            <w:rPr>
              <w:rFonts w:cstheme="minorBidi"/>
              <w:i w:val="0"/>
              <w:iCs w:val="0"/>
              <w:noProof/>
              <w:sz w:val="22"/>
              <w:szCs w:val="22"/>
              <w:rtl/>
            </w:rPr>
          </w:pPr>
          <w:hyperlink w:anchor="_Toc114053548" w:history="1">
            <w:r w:rsidR="00215318" w:rsidRPr="00331D55">
              <w:rPr>
                <w:rStyle w:val="Hyperlink"/>
                <w:noProof/>
                <w:lang w:bidi="ar-SA"/>
              </w:rPr>
              <w:t>Method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8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7</w:t>
            </w:r>
            <w:r w:rsidR="00215318">
              <w:rPr>
                <w:noProof/>
                <w:webHidden/>
                <w:rtl/>
              </w:rPr>
              <w:fldChar w:fldCharType="end"/>
            </w:r>
          </w:hyperlink>
        </w:p>
        <w:p w14:paraId="23B2795C" w14:textId="6BD02E1C" w:rsidR="00215318" w:rsidRDefault="00000000" w:rsidP="00215318">
          <w:pPr>
            <w:pStyle w:val="TOC4"/>
            <w:tabs>
              <w:tab w:val="right" w:leader="dot" w:pos="9350"/>
            </w:tabs>
            <w:bidi w:val="0"/>
            <w:rPr>
              <w:rFonts w:cstheme="minorBidi"/>
              <w:noProof/>
              <w:sz w:val="22"/>
              <w:szCs w:val="22"/>
              <w:rtl/>
            </w:rPr>
          </w:pPr>
          <w:hyperlink w:anchor="_Toc114053549" w:history="1">
            <w:r w:rsidR="00215318" w:rsidRPr="00331D55">
              <w:rPr>
                <w:rStyle w:val="Hyperlink"/>
                <w:noProof/>
              </w:rPr>
              <w:t>Participa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49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7</w:t>
            </w:r>
            <w:r w:rsidR="00215318">
              <w:rPr>
                <w:noProof/>
                <w:webHidden/>
                <w:rtl/>
              </w:rPr>
              <w:fldChar w:fldCharType="end"/>
            </w:r>
          </w:hyperlink>
        </w:p>
        <w:p w14:paraId="10E67EB7" w14:textId="17AEC7BF" w:rsidR="00215318" w:rsidRDefault="00000000" w:rsidP="00215318">
          <w:pPr>
            <w:pStyle w:val="TOC3"/>
            <w:tabs>
              <w:tab w:val="right" w:leader="dot" w:pos="9350"/>
            </w:tabs>
            <w:bidi w:val="0"/>
            <w:rPr>
              <w:rFonts w:cstheme="minorBidi"/>
              <w:i w:val="0"/>
              <w:iCs w:val="0"/>
              <w:noProof/>
              <w:sz w:val="22"/>
              <w:szCs w:val="22"/>
              <w:rtl/>
            </w:rPr>
          </w:pPr>
          <w:hyperlink w:anchor="_Toc114053550" w:history="1">
            <w:r w:rsidR="00215318" w:rsidRPr="00331D55">
              <w:rPr>
                <w:rStyle w:val="Hyperlink"/>
                <w:noProof/>
                <w:lang w:bidi="ar-SA"/>
              </w:rPr>
              <w:t>Stimuli, Apparatus and Procedure</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0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8</w:t>
            </w:r>
            <w:r w:rsidR="00215318">
              <w:rPr>
                <w:noProof/>
                <w:webHidden/>
                <w:rtl/>
              </w:rPr>
              <w:fldChar w:fldCharType="end"/>
            </w:r>
          </w:hyperlink>
        </w:p>
        <w:p w14:paraId="7597E01C" w14:textId="732BA5F5" w:rsidR="00215318" w:rsidRDefault="00000000" w:rsidP="00215318">
          <w:pPr>
            <w:pStyle w:val="TOC3"/>
            <w:tabs>
              <w:tab w:val="right" w:leader="dot" w:pos="9350"/>
            </w:tabs>
            <w:bidi w:val="0"/>
            <w:rPr>
              <w:rFonts w:cstheme="minorBidi"/>
              <w:i w:val="0"/>
              <w:iCs w:val="0"/>
              <w:noProof/>
              <w:sz w:val="22"/>
              <w:szCs w:val="22"/>
              <w:rtl/>
            </w:rPr>
          </w:pPr>
          <w:hyperlink w:anchor="_Toc114053551" w:history="1">
            <w:r w:rsidR="00215318" w:rsidRPr="00331D55">
              <w:rPr>
                <w:rStyle w:val="Hyperlink"/>
                <w:noProof/>
                <w:lang w:bidi="ar-SA"/>
              </w:rPr>
              <w:t>Exclusion criteria</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1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9</w:t>
            </w:r>
            <w:r w:rsidR="00215318">
              <w:rPr>
                <w:noProof/>
                <w:webHidden/>
                <w:rtl/>
              </w:rPr>
              <w:fldChar w:fldCharType="end"/>
            </w:r>
          </w:hyperlink>
        </w:p>
        <w:p w14:paraId="5E7D83C3" w14:textId="576E8A13" w:rsidR="00215318" w:rsidRDefault="00000000" w:rsidP="00215318">
          <w:pPr>
            <w:pStyle w:val="TOC3"/>
            <w:tabs>
              <w:tab w:val="right" w:leader="dot" w:pos="9350"/>
            </w:tabs>
            <w:bidi w:val="0"/>
            <w:rPr>
              <w:rFonts w:cstheme="minorBidi"/>
              <w:i w:val="0"/>
              <w:iCs w:val="0"/>
              <w:noProof/>
              <w:sz w:val="22"/>
              <w:szCs w:val="22"/>
              <w:rtl/>
            </w:rPr>
          </w:pPr>
          <w:hyperlink w:anchor="_Toc114053552" w:history="1">
            <w:r w:rsidR="00215318" w:rsidRPr="00331D55">
              <w:rPr>
                <w:rStyle w:val="Hyperlink"/>
                <w:noProof/>
                <w:lang w:bidi="ar-SA"/>
              </w:rPr>
              <w:t>Resul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2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29</w:t>
            </w:r>
            <w:r w:rsidR="00215318">
              <w:rPr>
                <w:noProof/>
                <w:webHidden/>
                <w:rtl/>
              </w:rPr>
              <w:fldChar w:fldCharType="end"/>
            </w:r>
          </w:hyperlink>
        </w:p>
        <w:p w14:paraId="1034B7C5" w14:textId="7FF2B9DE" w:rsidR="00215318" w:rsidRDefault="00000000" w:rsidP="00215318">
          <w:pPr>
            <w:pStyle w:val="TOC3"/>
            <w:tabs>
              <w:tab w:val="right" w:leader="dot" w:pos="9350"/>
            </w:tabs>
            <w:bidi w:val="0"/>
            <w:rPr>
              <w:rFonts w:cstheme="minorBidi"/>
              <w:i w:val="0"/>
              <w:iCs w:val="0"/>
              <w:noProof/>
              <w:sz w:val="22"/>
              <w:szCs w:val="22"/>
              <w:rtl/>
            </w:rPr>
          </w:pPr>
          <w:hyperlink w:anchor="_Toc114053553" w:history="1">
            <w:r w:rsidR="00215318" w:rsidRPr="00331D55">
              <w:rPr>
                <w:rStyle w:val="Hyperlink"/>
                <w:noProof/>
                <w:lang w:bidi="ar-SA"/>
              </w:rPr>
              <w:t>Discuss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3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1</w:t>
            </w:r>
            <w:r w:rsidR="00215318">
              <w:rPr>
                <w:noProof/>
                <w:webHidden/>
                <w:rtl/>
              </w:rPr>
              <w:fldChar w:fldCharType="end"/>
            </w:r>
          </w:hyperlink>
        </w:p>
        <w:p w14:paraId="517AB192" w14:textId="060DB677" w:rsidR="00215318" w:rsidRDefault="00000000" w:rsidP="00215318">
          <w:pPr>
            <w:pStyle w:val="TOC2"/>
            <w:rPr>
              <w:rFonts w:cstheme="minorBidi"/>
              <w:smallCaps w:val="0"/>
              <w:noProof/>
              <w:sz w:val="22"/>
              <w:szCs w:val="22"/>
              <w:rtl/>
            </w:rPr>
          </w:pPr>
          <w:hyperlink w:anchor="_Toc114053554" w:history="1">
            <w:r w:rsidR="00215318" w:rsidRPr="00331D55">
              <w:rPr>
                <w:rStyle w:val="Hyperlink"/>
                <w:noProof/>
                <w:lang w:bidi="ar-SA"/>
              </w:rPr>
              <w:t>General Discussion</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4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1</w:t>
            </w:r>
            <w:r w:rsidR="00215318">
              <w:rPr>
                <w:noProof/>
                <w:webHidden/>
                <w:rtl/>
              </w:rPr>
              <w:fldChar w:fldCharType="end"/>
            </w:r>
          </w:hyperlink>
        </w:p>
        <w:p w14:paraId="6AFAFFEF" w14:textId="65504C69" w:rsidR="00215318" w:rsidRDefault="00000000" w:rsidP="00215318">
          <w:pPr>
            <w:pStyle w:val="TOC2"/>
            <w:rPr>
              <w:rFonts w:cstheme="minorBidi"/>
              <w:smallCaps w:val="0"/>
              <w:noProof/>
              <w:sz w:val="22"/>
              <w:szCs w:val="22"/>
              <w:rtl/>
            </w:rPr>
          </w:pPr>
          <w:hyperlink w:anchor="_Toc114053555" w:history="1">
            <w:r w:rsidR="00215318" w:rsidRPr="00331D55">
              <w:rPr>
                <w:rStyle w:val="Hyperlink"/>
                <w:noProof/>
                <w:lang w:bidi="ar-SA"/>
              </w:rPr>
              <w:t>Supplementary material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5</w:t>
            </w:r>
            <w:r w:rsidR="00215318">
              <w:rPr>
                <w:noProof/>
                <w:webHidden/>
                <w:rtl/>
              </w:rPr>
              <w:fldChar w:fldCharType="end"/>
            </w:r>
          </w:hyperlink>
        </w:p>
        <w:p w14:paraId="3A39621F" w14:textId="7837C6B9" w:rsidR="00215318" w:rsidRDefault="00000000" w:rsidP="00215318">
          <w:pPr>
            <w:pStyle w:val="TOC2"/>
            <w:rPr>
              <w:rFonts w:cstheme="minorBidi"/>
              <w:smallCaps w:val="0"/>
              <w:noProof/>
              <w:sz w:val="22"/>
              <w:szCs w:val="22"/>
              <w:rtl/>
            </w:rPr>
          </w:pPr>
          <w:hyperlink w:anchor="_Toc114053556" w:history="1">
            <w:r w:rsidR="00215318" w:rsidRPr="00331D55">
              <w:rPr>
                <w:rStyle w:val="Hyperlink"/>
                <w:noProof/>
                <w:lang w:bidi="ar-SA"/>
              </w:rPr>
              <w:t>Reference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56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6</w:t>
            </w:r>
            <w:r w:rsidR="00215318">
              <w:rPr>
                <w:noProof/>
                <w:webHidden/>
                <w:rtl/>
              </w:rPr>
              <w:fldChar w:fldCharType="end"/>
            </w:r>
          </w:hyperlink>
        </w:p>
        <w:p w14:paraId="4587C80F" w14:textId="46760120"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053516"/>
      <w:ins w:id="29" w:author="Chen Heller" w:date="2022-09-14T19:23:00Z">
        <w:r>
          <w:rPr>
            <w:rFonts w:hint="cs"/>
            <w:rtl/>
            <w:lang w:bidi="he-IL"/>
          </w:rPr>
          <w:lastRenderedPageBreak/>
          <w:t>תקציר</w:t>
        </w:r>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 xml:space="preserve">מטלות נפרדות, באחת מהן נבדקים ענו באמצעות מקלדת </w:t>
        </w:r>
        <w:proofErr w:type="spellStart"/>
        <w:r w:rsidR="00D26B4E">
          <w:rPr>
            <w:rFonts w:hint="cs"/>
            <w:rtl/>
            <w:lang w:eastAsia="ja-JP"/>
          </w:rPr>
          <w:t>ובשניה</w:t>
        </w:r>
        <w:proofErr w:type="spellEnd"/>
        <w:r w:rsidR="00D26B4E">
          <w:rPr>
            <w:rFonts w:hint="cs"/>
            <w:rtl/>
            <w:lang w:eastAsia="ja-JP"/>
          </w:rPr>
          <w:t xml:space="preserve">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שאינה קלה להפרכה</w:t>
        </w:r>
        <w:r w:rsidR="004D0526">
          <w:rPr>
            <w:rFonts w:hint="cs"/>
            <w:rtl/>
            <w:lang w:eastAsia="ja-JP"/>
          </w:rPr>
          <w:t xml:space="preserve">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r>
        <w:lastRenderedPageBreak/>
        <w:t>Abstract</w:t>
      </w:r>
      <w:bookmarkEnd w:id="28"/>
    </w:p>
    <w:p w14:paraId="7C352F4A" w14:textId="536BFFB3" w:rsidR="003D683E" w:rsidRDefault="000904B3" w:rsidP="00AA7E94">
      <w:pPr>
        <w:ind w:firstLine="0"/>
      </w:pPr>
      <w:bookmarkStart w:id="17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4"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5" w:name="_Toc114053517"/>
      <w:r w:rsidRPr="00BF08EE">
        <w:lastRenderedPageBreak/>
        <w:t>Introduction</w:t>
      </w:r>
      <w:bookmarkEnd w:id="175"/>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6" w:name="_Toc114053518"/>
      <w:r>
        <w:t>Contradicting findings</w:t>
      </w:r>
      <w:bookmarkEnd w:id="176"/>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7" w:name="_Toc114053519"/>
      <w:r>
        <w:t xml:space="preserve">Explaining The </w:t>
      </w:r>
      <w:r w:rsidR="00FC0D0A">
        <w:t>D</w:t>
      </w:r>
      <w:r>
        <w:t xml:space="preserve">iscrepancy between </w:t>
      </w:r>
      <w:r w:rsidR="00FC0D0A">
        <w:t>F</w:t>
      </w:r>
      <w:r>
        <w:t>indings</w:t>
      </w:r>
      <w:bookmarkEnd w:id="177"/>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78" w:name="_Toc114053520"/>
      <w:r>
        <w:t xml:space="preserve">Comparing </w:t>
      </w:r>
      <w:r w:rsidR="006E4F8B">
        <w:t xml:space="preserve">Motion </w:t>
      </w:r>
      <w:r>
        <w:t>T</w:t>
      </w:r>
      <w:r w:rsidR="006E4F8B">
        <w:t xml:space="preserve">racking </w:t>
      </w:r>
      <w:r>
        <w:t>with K</w:t>
      </w:r>
      <w:r w:rsidR="006E4F8B">
        <w:t>eyboard</w:t>
      </w:r>
      <w:r>
        <w:t xml:space="preserve"> Response</w:t>
      </w:r>
      <w:bookmarkEnd w:id="178"/>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79" w:name="_Toc114053521"/>
      <w:r>
        <w:t>Prev</w:t>
      </w:r>
      <w:r w:rsidR="00C71547">
        <w:t>ious</w:t>
      </w:r>
      <w:r>
        <w:t xml:space="preserve"> </w:t>
      </w:r>
      <w:r w:rsidR="000438C2">
        <w:t>Priming Findings Made with Motion Tracking</w:t>
      </w:r>
      <w:bookmarkEnd w:id="179"/>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0" w:name="_Hlk110934244"/>
      <w:r w:rsidR="006C164D">
        <w:t xml:space="preserve">When responses were given via a keyboard, </w:t>
      </w:r>
      <w:bookmarkEnd w:id="18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1" w:name="_Toc114053522"/>
      <w:r>
        <w:t>Current Research</w:t>
      </w:r>
      <w:bookmarkEnd w:id="181"/>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2" w:name="_Toc114053523"/>
      <w:r>
        <w:t>Pilot Experiment</w:t>
      </w:r>
      <w:r w:rsidR="00ED60E1">
        <w:t xml:space="preserve"> 1</w:t>
      </w:r>
      <w:bookmarkEnd w:id="182"/>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3" w:name="_Toc114053524"/>
      <w:r>
        <w:t>Methods</w:t>
      </w:r>
      <w:bookmarkEnd w:id="183"/>
    </w:p>
    <w:p w14:paraId="0D1ADB73" w14:textId="0498850D" w:rsidR="002057FC" w:rsidRPr="00C0305E" w:rsidRDefault="002057FC" w:rsidP="006238E0">
      <w:pPr>
        <w:pStyle w:val="Heading4"/>
      </w:pPr>
      <w:bookmarkStart w:id="184" w:name="_Toc114053525"/>
      <w:r w:rsidRPr="00C0305E">
        <w:t>Participants</w:t>
      </w:r>
      <w:bookmarkEnd w:id="184"/>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5" w:name="_Toc114053526"/>
      <w:r>
        <w:t>Stimuli</w:t>
      </w:r>
      <w:bookmarkEnd w:id="185"/>
    </w:p>
    <w:p w14:paraId="3CEDC9CA" w14:textId="26957CCE" w:rsidR="00647384" w:rsidRDefault="00C3440C" w:rsidP="00D94A6E">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86"/>
      <w:commentRangeStart w:id="187"/>
      <w:r>
        <w:t>ref</w:t>
      </w:r>
      <w:commentRangeEnd w:id="186"/>
      <w:r w:rsidR="0071391D">
        <w:rPr>
          <w:rStyle w:val="CommentReference"/>
        </w:rPr>
        <w:commentReference w:id="186"/>
      </w:r>
      <w:commentRangeEnd w:id="187"/>
      <w:r w:rsidR="00D94A6E">
        <w:rPr>
          <w:rStyle w:val="CommentReference"/>
        </w:rPr>
        <w:commentReference w:id="187"/>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053527"/>
      <w:r>
        <w:lastRenderedPageBreak/>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w:t>
      </w:r>
      <w:proofErr w:type="spellStart"/>
      <w:r w:rsidRPr="007846C7">
        <w:t>Psychtoolbox</w:t>
      </w:r>
      <w:proofErr w:type="spellEnd"/>
      <w:r w:rsidRPr="007846C7">
        <w:t xml:space="preserve"> 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r>
        <w:fldChar w:fldCharType="begin"/>
      </w:r>
      <w:r>
        <w:instrText xml:space="preserve"> SEQ Figure \* ARABIC </w:instrText>
      </w:r>
      <w:r>
        <w:fldChar w:fldCharType="separate"/>
      </w:r>
      <w:r w:rsidR="007E2512">
        <w:rPr>
          <w:noProof/>
        </w:rPr>
        <w:t>1</w:t>
      </w:r>
      <w:r>
        <w:rPr>
          <w:noProof/>
        </w:rPr>
        <w:fldChar w:fldCharType="end"/>
      </w:r>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053528"/>
      <w:r>
        <w:t>Procedure</w:t>
      </w:r>
      <w:bookmarkEnd w:id="194"/>
    </w:p>
    <w:p w14:paraId="006ADC8A" w14:textId="79FFA58E" w:rsidR="00400416" w:rsidRPr="00400416" w:rsidRDefault="00400416" w:rsidP="00723227">
      <w:pPr>
        <w:ind w:firstLine="0"/>
      </w:pPr>
      <w:r w:rsidRPr="00400416">
        <w:lastRenderedPageBreak/>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r>
        <w:fldChar w:fldCharType="begin"/>
      </w:r>
      <w:r>
        <w:instrText xml:space="preserve"> SEQ Figure \* ARABIC </w:instrText>
      </w:r>
      <w:r>
        <w:fldChar w:fldCharType="separate"/>
      </w:r>
      <w:r w:rsidR="007E2512">
        <w:rPr>
          <w:noProof/>
        </w:rPr>
        <w:t>2</w:t>
      </w:r>
      <w:r>
        <w:rPr>
          <w:noProof/>
        </w:rPr>
        <w:fldChar w:fldCharType="end"/>
      </w:r>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053529"/>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 xml:space="preserve">traveled along the axis perpendicular to the screen (Z axis). To do so, a B-spline of </w:t>
      </w:r>
      <w:r>
        <w:lastRenderedPageBreak/>
        <w:t>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053530"/>
      <w:r>
        <w:t>Variables extraction</w:t>
      </w:r>
      <w:bookmarkEnd w:id="197"/>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98" w:name="_Toc114053531"/>
      <w:r>
        <w:t>Exclusion criteria</w:t>
      </w:r>
      <w:bookmarkEnd w:id="198"/>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w:t>
      </w:r>
      <w:r w:rsidR="0041233D">
        <w:lastRenderedPageBreak/>
        <w:t xml:space="preserve">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99" w:name="_Toc114053532"/>
      <w:r>
        <w:t>Results</w:t>
      </w:r>
      <w:bookmarkEnd w:id="199"/>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33FE2BD0" w:rsidR="004D5003" w:rsidRDefault="00EE27A0" w:rsidP="0046480E">
      <w:r>
        <w:t>Congruency effect</w:t>
      </w:r>
      <w:r w:rsidR="00AF0D06">
        <w:t>:</w:t>
      </w:r>
      <w:r>
        <w:t xml:space="preserve"> </w:t>
      </w:r>
      <w:ins w:id="200" w:author="Chen Heller" w:date="2022-09-14T12:03:00Z">
        <w:r w:rsidR="001A3124">
          <w:t xml:space="preserve">All the comparisons between the congruent and incongruent conditions in </w:t>
        </w:r>
      </w:ins>
      <w:ins w:id="201" w:author="Chen Heller" w:date="2022-09-14T12:04:00Z">
        <w:r w:rsidR="001A3124">
          <w:t xml:space="preserve">all four experiments were corrected for multiple comparisons using the Tree-BH </w:t>
        </w:r>
      </w:ins>
      <w:ins w:id="202" w:author="Chen Heller" w:date="2022-09-14T12:05:00Z">
        <w:r w:rsidR="00BB4D09">
          <w:t>(</w:t>
        </w:r>
      </w:ins>
      <w:ins w:id="203" w:author="Chen Heller" w:date="2022-09-14T12:16:00Z">
        <w:r w:rsidR="00D27F4B">
          <w:fldChar w:fldCharType="begin"/>
        </w:r>
        <w:r w:rsidR="00D27F4B">
          <w:instrText xml:space="preserve"> REF _Ref114050197 \h </w:instrText>
        </w:r>
      </w:ins>
      <w:r w:rsidR="00D27F4B">
        <w:fldChar w:fldCharType="separate"/>
      </w:r>
      <w:ins w:id="204" w:author="Chen Heller" w:date="2022-09-14T12:16:00Z">
        <w:r w:rsidR="00D27F4B">
          <w:t xml:space="preserve">Supplementary Figure </w:t>
        </w:r>
        <w:r w:rsidR="00D27F4B">
          <w:rPr>
            <w:noProof/>
          </w:rPr>
          <w:t>1</w:t>
        </w:r>
        <w:r w:rsidR="00D27F4B">
          <w:fldChar w:fldCharType="end"/>
        </w:r>
      </w:ins>
      <w:ins w:id="205" w:author="Chen Heller" w:date="2022-09-14T12:15:00Z">
        <w:r w:rsidR="00D27F4B">
          <w:t xml:space="preserve">) </w:t>
        </w:r>
      </w:ins>
      <w:ins w:id="206"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7" w:author="Chen Heller" w:date="2022-09-14T12:16:00Z">
        <w:r w:rsidR="00754A46">
          <w:t xml:space="preserve">. </w:t>
        </w:r>
      </w:ins>
      <w:ins w:id="208" w:author="Chen Heller" w:date="2022-09-14T12:17:00Z">
        <w:r w:rsidR="00754A46">
          <w:t xml:space="preserve">In addition, normality of the residuals was tested with a QQ-plot and </w:t>
        </w:r>
        <w:r w:rsidR="00145C16">
          <w:t>variables</w:t>
        </w:r>
      </w:ins>
      <w:ins w:id="209" w:author="Chen Heller" w:date="2022-09-14T12:18:00Z">
        <w:r w:rsidR="00145C16">
          <w:t xml:space="preserve"> that did not pass it were </w:t>
        </w:r>
      </w:ins>
      <w:del w:id="210" w:author="Chen Heller" w:date="2022-09-14T12:18:00Z">
        <w:r w:rsidR="008043D7" w:rsidDel="00145C16">
          <w:delText xml:space="preserve">The traveled distance variable as well as the movement duration </w:delText>
        </w:r>
      </w:del>
      <w:del w:id="211" w:author="Chen Heller" w:date="2022-09-14T10:45:00Z">
        <w:r w:rsidR="008043D7" w:rsidDel="00C85A7F">
          <w:delText xml:space="preserve">and frequency of COM </w:delText>
        </w:r>
      </w:del>
      <w:del w:id="212" w:author="Chen Heller" w:date="2022-09-14T12:18:00Z">
        <w:r w:rsidR="008043D7" w:rsidDel="00145C16">
          <w:delText xml:space="preserve">variables </w:delText>
        </w:r>
        <w:r w:rsidR="00723227" w:rsidDel="00145C16">
          <w:delText xml:space="preserve">were </w:delText>
        </w:r>
      </w:del>
      <w:r w:rsidR="008043D7">
        <w:t>tested with a permutation test</w:t>
      </w:r>
      <w:ins w:id="213" w:author="Chen Heller" w:date="2022-09-14T12:23:00Z">
        <w:r w:rsidR="00006F56">
          <w:t xml:space="preserve"> (For a list</w:t>
        </w:r>
      </w:ins>
      <w:ins w:id="214" w:author="Chen Heller" w:date="2022-09-15T08:13:00Z">
        <w:r w:rsidR="002A45A3">
          <w:t xml:space="preserve"> </w:t>
        </w:r>
      </w:ins>
      <w:ins w:id="215" w:author="Chen Heller" w:date="2022-09-14T12:23:00Z">
        <w:r w:rsidR="00006F56">
          <w:t>of violating variables see</w:t>
        </w:r>
      </w:ins>
      <w:ins w:id="216" w:author="Chen Heller" w:date="2022-09-15T09:54:00Z">
        <w:r w:rsidR="00243F3B">
          <w:t xml:space="preserve"> </w:t>
        </w:r>
      </w:ins>
      <w:ins w:id="217" w:author="Chen Heller" w:date="2022-09-15T09:55:00Z">
        <w:r w:rsidR="00BB21CF">
          <w:fldChar w:fldCharType="begin"/>
        </w:r>
        <w:r w:rsidR="00BB21CF">
          <w:instrText xml:space="preserve"> REF _Ref114128122 \h </w:instrText>
        </w:r>
      </w:ins>
      <w:r w:rsidR="00BB21CF">
        <w:fldChar w:fldCharType="separate"/>
      </w:r>
      <w:ins w:id="218" w:author="Chen Heller" w:date="2022-09-15T09:55:00Z">
        <w:r w:rsidR="00BB21CF">
          <w:t xml:space="preserve">Supplementary Figure </w:t>
        </w:r>
        <w:r w:rsidR="00BB21CF">
          <w:rPr>
            <w:noProof/>
          </w:rPr>
          <w:t>2</w:t>
        </w:r>
        <w:r w:rsidR="00BB21CF">
          <w:fldChar w:fldCharType="end"/>
        </w:r>
      </w:ins>
      <w:ins w:id="219" w:author="Chen Heller" w:date="2022-09-15T08:13:00Z">
        <w:r w:rsidR="007205D7">
          <w:t>; Source code for permutation testing</w:t>
        </w:r>
      </w:ins>
      <w:ins w:id="220"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1"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2" w:author="Chen Heller" w:date="2022-09-15T08:27:00Z">
        <w:r w:rsidR="0046480E" w:rsidRPr="0046480E" w:rsidDel="0046480E">
          <w:rPr>
            <w:rFonts w:ascii="Times New Roman" w:hAnsi="Times New Roman" w:cs="Times New Roman"/>
          </w:rPr>
          <w:delText>)</w:delText>
        </w:r>
      </w:del>
      <w:r w:rsidR="0046480E">
        <w:fldChar w:fldCharType="end"/>
      </w:r>
      <w:ins w:id="223" w:author="Chen Heller" w:date="2022-09-14T12:23:00Z">
        <w:r w:rsidR="0019704E">
          <w:t>)</w:t>
        </w:r>
      </w:ins>
      <w:r w:rsidR="00877E08">
        <w:t xml:space="preserve">. </w:t>
      </w:r>
      <w:del w:id="224" w:author="Chen Heller" w:date="2022-09-14T12:18:00Z">
        <w:r w:rsidR="008043D7" w:rsidDel="00145C16">
          <w:delText xml:space="preserve"> since they violated the normality assumption</w:delText>
        </w:r>
      </w:del>
      <w:r w:rsidR="008043D7">
        <w:t xml:space="preserve">. </w:t>
      </w:r>
      <w:del w:id="225"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6"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7" w:author="Chen Heller" w:date="2022-09-14T12:19:00Z">
        <w:r w:rsidR="00723227" w:rsidDel="00783C99">
          <w:delText>,</w:delText>
        </w:r>
        <w:r w:rsidR="006F08A1" w:rsidDel="00783C99">
          <w:delText xml:space="preserve"> </w:delText>
        </w:r>
        <w:r w:rsidR="00355822" w:rsidDel="00783C99">
          <w:delText>n</w:delText>
        </w:r>
      </w:del>
      <w:ins w:id="228" w:author="Chen Heller" w:date="2022-09-14T12:19:00Z">
        <w:r w:rsidR="00783C99">
          <w:t>N</w:t>
        </w:r>
      </w:ins>
      <w:r w:rsidR="00355822">
        <w:t xml:space="preserve">o </w:t>
      </w:r>
      <w:del w:id="229" w:author="Chen Heller" w:date="2022-09-15T08:29:00Z">
        <w:r w:rsidR="00355822" w:rsidDel="00877E08">
          <w:delText xml:space="preserve">significant </w:delText>
        </w:r>
      </w:del>
      <w:r w:rsidR="00355822">
        <w:t>difference</w:t>
      </w:r>
      <w:r w:rsidR="00877E08">
        <w:t>s</w:t>
      </w:r>
      <w:r w:rsidR="00355822">
        <w:t xml:space="preserve"> </w:t>
      </w:r>
      <w:del w:id="230" w:author="Chen Heller" w:date="2022-09-15T08:29:00Z">
        <w:r w:rsidR="00355822" w:rsidDel="00877E08">
          <w:delText xml:space="preserve">was </w:delText>
        </w:r>
      </w:del>
      <w:ins w:id="231" w:author="Chen Heller" w:date="2022-09-15T08:29:00Z">
        <w:r w:rsidR="00877E08">
          <w:t xml:space="preserve">were </w:t>
        </w:r>
      </w:ins>
      <w:r w:rsidR="00355822">
        <w:t>found between the congruent and incongruent conditions</w:t>
      </w:r>
      <w:del w:id="232"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3"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r w:rsidR="00C60609">
        <w:t xml:space="preserve"> in the incongruent condition</w:t>
      </w:r>
      <w:r w:rsidR="00935BF6">
        <w:t xml:space="preserve"> (</w:t>
      </w:r>
      <w:r w:rsidR="00935BF6">
        <w:fldChar w:fldCharType="begin"/>
      </w:r>
      <w:r w:rsidR="00935BF6">
        <w:instrText xml:space="preserve"> REF _Ref114067851 \h </w:instrText>
      </w:r>
      <w:r w:rsidR="00935BF6">
        <w:fldChar w:fldCharType="separate"/>
      </w:r>
      <w:ins w:id="234" w:author="Chen Heller" w:date="2022-09-14T17:04:00Z">
        <w:r w:rsidR="00935BF6">
          <w:t xml:space="preserve">Table </w:t>
        </w:r>
      </w:ins>
      <w:ins w:id="235" w:author="Chen Heller" w:date="2022-09-14T17:06:00Z">
        <w:r w:rsidR="00935BF6">
          <w:rPr>
            <w:noProof/>
          </w:rPr>
          <w:t>1</w:t>
        </w:r>
      </w:ins>
      <w:r w:rsidR="00935BF6">
        <w:fldChar w:fldCharType="end"/>
      </w:r>
      <w:r w:rsidR="00935BF6">
        <w:t>).</w:t>
      </w:r>
      <w:del w:id="236"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37" w:author="Chen Heller" w:date="2022-09-14T10:50:00Z">
        <w:r w:rsidR="00EC601F" w:rsidDel="00EF531A">
          <w:delText>0.</w:delText>
        </w:r>
        <w:r w:rsidR="008776A8" w:rsidDel="00EF531A">
          <w:delText>02</w:delText>
        </w:r>
      </w:del>
      <w:del w:id="238" w:author="Chen Heller" w:date="2022-09-14T15:40:00Z">
        <w:r w:rsidR="00EC601F" w:rsidDel="007D4EDB">
          <w:delText>, 0.</w:delText>
        </w:r>
      </w:del>
      <w:del w:id="239" w:author="Chen Heller" w:date="2022-09-14T10:50:00Z">
        <w:r w:rsidR="008776A8" w:rsidDel="00EF531A">
          <w:delText>03</w:delText>
        </w:r>
      </w:del>
      <w:del w:id="240"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1" w:author="Chen Heller" w:date="2022-09-14T17:04:00Z"/>
        </w:rPr>
        <w:pPrChange w:id="242" w:author="Chen Heller" w:date="2022-09-14T17:04:00Z">
          <w:pPr/>
        </w:pPrChange>
      </w:pPr>
      <w:bookmarkStart w:id="243" w:name="_Ref114067851"/>
      <w:ins w:id="244" w:author="Chen Heller" w:date="2022-09-14T17:04:00Z">
        <w:r>
          <w:lastRenderedPageBreak/>
          <w:t xml:space="preserve">Table </w:t>
        </w:r>
        <w:r>
          <w:fldChar w:fldCharType="begin"/>
        </w:r>
        <w:r>
          <w:instrText xml:space="preserve"> SEQ Table \* ARABIC </w:instrText>
        </w:r>
      </w:ins>
      <w:r>
        <w:fldChar w:fldCharType="separate"/>
      </w:r>
      <w:ins w:id="245" w:author="Chen Heller" w:date="2022-09-14T17:06:00Z">
        <w:r w:rsidR="002436A8">
          <w:rPr>
            <w:noProof/>
          </w:rPr>
          <w:t>1</w:t>
        </w:r>
      </w:ins>
      <w:ins w:id="246" w:author="Chen Heller" w:date="2022-09-14T17:04:00Z">
        <w:r>
          <w:fldChar w:fldCharType="end"/>
        </w:r>
        <w:bookmarkEnd w:id="243"/>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4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48">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49" w:author="Chen Heller" w:date="2022-09-14T21:54:00Z"/>
          <w:trPrChange w:id="250" w:author="Chen Heller" w:date="2022-09-15T10:42:00Z">
            <w:trPr>
              <w:gridAfter w:val="0"/>
              <w:trHeight w:val="510"/>
            </w:trPr>
          </w:trPrChange>
        </w:trPr>
        <w:tc>
          <w:tcPr>
            <w:tcW w:w="284" w:type="dxa"/>
            <w:tcBorders>
              <w:top w:val="single" w:sz="12" w:space="0" w:color="auto"/>
            </w:tcBorders>
            <w:tcPrChange w:id="251" w:author="Chen Heller" w:date="2022-09-15T10:42:00Z">
              <w:tcPr>
                <w:tcW w:w="284" w:type="dxa"/>
                <w:gridSpan w:val="2"/>
              </w:tcPr>
            </w:tcPrChange>
          </w:tcPr>
          <w:p w14:paraId="0DBA713A" w14:textId="77777777" w:rsidR="00DC6616" w:rsidRDefault="00DC6616" w:rsidP="00EA2CED">
            <w:pPr>
              <w:ind w:firstLine="0"/>
              <w:rPr>
                <w:ins w:id="252" w:author="Chen Heller" w:date="2022-09-14T21:54:00Z"/>
              </w:rPr>
            </w:pPr>
          </w:p>
        </w:tc>
        <w:tc>
          <w:tcPr>
            <w:tcW w:w="2268" w:type="dxa"/>
            <w:tcBorders>
              <w:top w:val="single" w:sz="12" w:space="0" w:color="auto"/>
            </w:tcBorders>
            <w:tcPrChange w:id="253" w:author="Chen Heller" w:date="2022-09-15T10:42:00Z">
              <w:tcPr>
                <w:tcW w:w="2126" w:type="dxa"/>
                <w:gridSpan w:val="2"/>
              </w:tcPr>
            </w:tcPrChange>
          </w:tcPr>
          <w:p w14:paraId="44966F39" w14:textId="77777777" w:rsidR="00DC6616" w:rsidRDefault="00DC6616" w:rsidP="00EA2CED">
            <w:pPr>
              <w:ind w:firstLine="0"/>
              <w:rPr>
                <w:ins w:id="254" w:author="Chen Heller" w:date="2022-09-14T21:54:00Z"/>
              </w:rPr>
            </w:pPr>
          </w:p>
        </w:tc>
        <w:tc>
          <w:tcPr>
            <w:tcW w:w="1843" w:type="dxa"/>
            <w:tcBorders>
              <w:top w:val="single" w:sz="12" w:space="0" w:color="auto"/>
              <w:bottom w:val="single" w:sz="12" w:space="0" w:color="auto"/>
            </w:tcBorders>
            <w:tcPrChange w:id="255"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6" w:author="Chen Heller" w:date="2022-09-14T21:54:00Z"/>
                <w:b/>
                <w:bCs/>
              </w:rPr>
            </w:pPr>
            <w:ins w:id="257" w:author="Chen Heller" w:date="2022-09-14T21:54:00Z">
              <w:r w:rsidRPr="00EA2CED">
                <w:rPr>
                  <w:b/>
                  <w:bCs/>
                </w:rPr>
                <w:t>Congruent</w:t>
              </w:r>
            </w:ins>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B53D2F" w14:textId="77777777" w:rsidR="00DC6616" w:rsidRPr="00EA2CED" w:rsidRDefault="00DC6616" w:rsidP="00E1685F">
            <w:pPr>
              <w:ind w:firstLine="0"/>
              <w:jc w:val="center"/>
              <w:rPr>
                <w:ins w:id="259" w:author="Chen Heller" w:date="2022-09-14T21:54:00Z"/>
                <w:b/>
                <w:bCs/>
              </w:rPr>
              <w:pPrChange w:id="260" w:author="Chen Heller" w:date="2022-09-15T10:19:00Z">
                <w:pPr>
                  <w:ind w:firstLine="0"/>
                </w:pPr>
              </w:pPrChange>
            </w:pPr>
            <w:ins w:id="261" w:author="Chen Heller" w:date="2022-09-14T21:54:00Z">
              <w:r w:rsidRPr="00EA2CED">
                <w:rPr>
                  <w:b/>
                  <w:bCs/>
                </w:rPr>
                <w:t>Incongruent</w:t>
              </w:r>
            </w:ins>
          </w:p>
        </w:tc>
        <w:tc>
          <w:tcPr>
            <w:tcW w:w="709" w:type="dxa"/>
            <w:tcBorders>
              <w:top w:val="single" w:sz="12" w:space="0" w:color="auto"/>
            </w:tcBorders>
            <w:tcPrChange w:id="262" w:author="Chen Heller" w:date="2022-09-15T10:42:00Z">
              <w:tcPr>
                <w:tcW w:w="709" w:type="dxa"/>
                <w:gridSpan w:val="2"/>
              </w:tcPr>
            </w:tcPrChange>
          </w:tcPr>
          <w:p w14:paraId="75F91D0C" w14:textId="77777777" w:rsidR="00DC6616" w:rsidRPr="00EA2CED" w:rsidRDefault="00DC6616" w:rsidP="00EA2CED">
            <w:pPr>
              <w:ind w:firstLine="0"/>
              <w:jc w:val="center"/>
              <w:rPr>
                <w:ins w:id="263" w:author="Chen Heller" w:date="2022-09-14T21:54:00Z"/>
                <w:b/>
                <w:bCs/>
              </w:rPr>
            </w:pPr>
          </w:p>
        </w:tc>
        <w:tc>
          <w:tcPr>
            <w:tcW w:w="992" w:type="dxa"/>
            <w:tcBorders>
              <w:top w:val="single" w:sz="12" w:space="0" w:color="auto"/>
            </w:tcBorders>
            <w:tcPrChange w:id="264" w:author="Chen Heller" w:date="2022-09-15T10:42:00Z">
              <w:tcPr>
                <w:tcW w:w="992" w:type="dxa"/>
                <w:gridSpan w:val="2"/>
              </w:tcPr>
            </w:tcPrChange>
          </w:tcPr>
          <w:p w14:paraId="70DC418E" w14:textId="77777777" w:rsidR="00DC6616" w:rsidRPr="00EA2CED" w:rsidRDefault="00DC6616" w:rsidP="00EA2CED">
            <w:pPr>
              <w:ind w:firstLine="0"/>
              <w:jc w:val="center"/>
              <w:rPr>
                <w:ins w:id="265" w:author="Chen Heller" w:date="2022-09-14T21:54:00Z"/>
                <w:b/>
                <w:bCs/>
              </w:rPr>
            </w:pPr>
          </w:p>
        </w:tc>
        <w:tc>
          <w:tcPr>
            <w:tcW w:w="1417" w:type="dxa"/>
            <w:tcBorders>
              <w:top w:val="single" w:sz="12" w:space="0" w:color="auto"/>
            </w:tcBorders>
            <w:tcPrChange w:id="266" w:author="Chen Heller" w:date="2022-09-15T10:42:00Z">
              <w:tcPr>
                <w:tcW w:w="1417" w:type="dxa"/>
                <w:gridSpan w:val="2"/>
              </w:tcPr>
            </w:tcPrChange>
          </w:tcPr>
          <w:p w14:paraId="4CCBC984" w14:textId="77777777" w:rsidR="00DC6616" w:rsidRDefault="00DC6616" w:rsidP="00EA2CED">
            <w:pPr>
              <w:ind w:firstLine="0"/>
              <w:rPr>
                <w:ins w:id="267" w:author="Chen Heller" w:date="2022-09-14T21:54:00Z"/>
              </w:rPr>
            </w:pPr>
          </w:p>
        </w:tc>
        <w:tc>
          <w:tcPr>
            <w:tcW w:w="709" w:type="dxa"/>
            <w:tcBorders>
              <w:top w:val="single" w:sz="12" w:space="0" w:color="auto"/>
            </w:tcBorders>
            <w:tcPrChange w:id="268" w:author="Chen Heller" w:date="2022-09-15T10:42:00Z">
              <w:tcPr>
                <w:tcW w:w="709" w:type="dxa"/>
                <w:gridSpan w:val="2"/>
              </w:tcPr>
            </w:tcPrChange>
          </w:tcPr>
          <w:p w14:paraId="40FE9A34" w14:textId="77777777" w:rsidR="00DC6616" w:rsidRDefault="00DC6616" w:rsidP="00EA2CED">
            <w:pPr>
              <w:ind w:firstLine="0"/>
              <w:rPr>
                <w:ins w:id="269" w:author="Chen Heller" w:date="2022-09-14T21:54:00Z"/>
              </w:rPr>
            </w:pPr>
          </w:p>
        </w:tc>
      </w:tr>
      <w:tr w:rsidR="00DC6616" w14:paraId="43206B7C" w14:textId="77777777" w:rsidTr="00D03187">
        <w:trPr>
          <w:trHeight w:val="254"/>
          <w:ins w:id="270" w:author="Chen Heller" w:date="2022-09-14T21:54:00Z"/>
          <w:trPrChange w:id="271" w:author="Chen Heller" w:date="2022-09-15T10:42:00Z">
            <w:trPr>
              <w:gridAfter w:val="0"/>
              <w:trHeight w:val="254"/>
            </w:trPr>
          </w:trPrChange>
        </w:trPr>
        <w:tc>
          <w:tcPr>
            <w:tcW w:w="284" w:type="dxa"/>
            <w:tcBorders>
              <w:bottom w:val="single" w:sz="12" w:space="0" w:color="auto"/>
            </w:tcBorders>
            <w:tcPrChange w:id="272"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3" w:author="Chen Heller" w:date="2022-09-14T21:54:00Z"/>
                <w:b/>
                <w:bCs/>
              </w:rPr>
            </w:pPr>
          </w:p>
        </w:tc>
        <w:tc>
          <w:tcPr>
            <w:tcW w:w="2268" w:type="dxa"/>
            <w:tcBorders>
              <w:bottom w:val="single" w:sz="12" w:space="0" w:color="auto"/>
            </w:tcBorders>
            <w:tcPrChange w:id="274"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5" w:author="Chen Heller" w:date="2022-09-14T21:54:00Z"/>
                <w:b/>
                <w:bCs/>
              </w:rPr>
            </w:pPr>
          </w:p>
        </w:tc>
        <w:tc>
          <w:tcPr>
            <w:tcW w:w="1843" w:type="dxa"/>
            <w:tcBorders>
              <w:top w:val="single" w:sz="12" w:space="0" w:color="auto"/>
              <w:bottom w:val="single" w:sz="12" w:space="0" w:color="auto"/>
            </w:tcBorders>
            <w:tcPrChange w:id="276"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77" w:author="Chen Heller" w:date="2022-09-14T21:54:00Z"/>
                <w:b/>
                <w:bCs/>
              </w:rPr>
            </w:pPr>
            <w:ins w:id="278" w:author="Chen Heller" w:date="2022-09-14T21:54:00Z">
              <w:r>
                <w:rPr>
                  <w:b/>
                  <w:bCs/>
                </w:rPr>
                <w:t>M (SD)</w:t>
              </w:r>
            </w:ins>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709" w:type="dxa"/>
            <w:tcBorders>
              <w:bottom w:val="single" w:sz="12" w:space="0" w:color="auto"/>
            </w:tcBorders>
            <w:tcPrChange w:id="282"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3" w:author="Chen Heller" w:date="2022-09-14T21:54:00Z"/>
                <w:b/>
                <w:bCs/>
              </w:rPr>
            </w:pPr>
            <w:ins w:id="284" w:author="Chen Heller" w:date="2022-09-14T21:54:00Z">
              <w:r>
                <w:rPr>
                  <w:b/>
                  <w:bCs/>
                </w:rPr>
                <w:t>t(9)</w:t>
              </w:r>
            </w:ins>
          </w:p>
        </w:tc>
        <w:tc>
          <w:tcPr>
            <w:tcW w:w="992" w:type="dxa"/>
            <w:tcBorders>
              <w:bottom w:val="single" w:sz="12" w:space="0" w:color="auto"/>
            </w:tcBorders>
            <w:tcPrChange w:id="285"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6" w:author="Chen Heller" w:date="2022-09-14T21:54:00Z"/>
                <w:b/>
                <w:bCs/>
              </w:rPr>
            </w:pPr>
            <w:ins w:id="287" w:author="Chen Heller" w:date="2022-09-14T21:54:00Z">
              <w:r>
                <w:rPr>
                  <w:b/>
                  <w:bCs/>
                </w:rPr>
                <w:t>p</w:t>
              </w:r>
            </w:ins>
          </w:p>
        </w:tc>
        <w:tc>
          <w:tcPr>
            <w:tcW w:w="1417" w:type="dxa"/>
            <w:tcBorders>
              <w:bottom w:val="single" w:sz="12" w:space="0" w:color="auto"/>
            </w:tcBorders>
            <w:tcPrChange w:id="288"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89" w:author="Chen Heller" w:date="2022-09-14T21:54:00Z"/>
                <w:b/>
                <w:bCs/>
              </w:rPr>
            </w:pPr>
            <w:ins w:id="290" w:author="Chen Heller" w:date="2022-09-14T21:54:00Z">
              <w:r>
                <w:rPr>
                  <w:b/>
                  <w:bCs/>
                </w:rPr>
                <w:t>CI</w:t>
              </w:r>
            </w:ins>
          </w:p>
        </w:tc>
        <w:tc>
          <w:tcPr>
            <w:tcW w:w="709" w:type="dxa"/>
            <w:tcBorders>
              <w:bottom w:val="single" w:sz="12" w:space="0" w:color="auto"/>
            </w:tcBorders>
            <w:tcPrChange w:id="291"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2" w:author="Chen Heller" w:date="2022-09-14T21:54:00Z"/>
                <w:b/>
                <w:bCs/>
              </w:rPr>
            </w:pPr>
            <w:ins w:id="293" w:author="Chen Heller" w:date="2022-09-14T21:54:00Z">
              <w:r>
                <w:rPr>
                  <w:b/>
                  <w:bCs/>
                </w:rPr>
                <w:t>d</w:t>
              </w:r>
            </w:ins>
          </w:p>
        </w:tc>
      </w:tr>
      <w:tr w:rsidR="00DC6616" w14:paraId="18F6486A" w14:textId="77777777" w:rsidTr="00D03187">
        <w:trPr>
          <w:trHeight w:val="313"/>
          <w:ins w:id="294" w:author="Chen Heller" w:date="2022-09-14T21:54:00Z"/>
          <w:trPrChange w:id="295" w:author="Chen Heller" w:date="2022-09-15T10:42:00Z">
            <w:trPr>
              <w:gridAfter w:val="0"/>
              <w:trHeight w:val="313"/>
            </w:trPr>
          </w:trPrChange>
        </w:trPr>
        <w:tc>
          <w:tcPr>
            <w:tcW w:w="10065" w:type="dxa"/>
            <w:gridSpan w:val="8"/>
            <w:tcBorders>
              <w:top w:val="single" w:sz="12" w:space="0" w:color="auto"/>
            </w:tcBorders>
            <w:tcPrChange w:id="296"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297" w:author="Chen Heller" w:date="2022-09-14T21:54:00Z"/>
              </w:rPr>
            </w:pPr>
            <w:ins w:id="298" w:author="Chen Heller" w:date="2022-09-14T21:54:00Z">
              <w:r>
                <w:rPr>
                  <w:b/>
                  <w:bCs/>
                </w:rPr>
                <w:t>Reaching</w:t>
              </w:r>
            </w:ins>
          </w:p>
        </w:tc>
      </w:tr>
      <w:tr w:rsidR="00DC6616" w14:paraId="5FEFCA42" w14:textId="77777777" w:rsidTr="00D03187">
        <w:trPr>
          <w:trHeight w:val="490"/>
          <w:ins w:id="299" w:author="Chen Heller" w:date="2022-09-14T21:54:00Z"/>
          <w:trPrChange w:id="300" w:author="Chen Heller" w:date="2022-09-15T10:42:00Z">
            <w:trPr>
              <w:gridAfter w:val="0"/>
              <w:trHeight w:val="490"/>
            </w:trPr>
          </w:trPrChange>
        </w:trPr>
        <w:tc>
          <w:tcPr>
            <w:tcW w:w="284" w:type="dxa"/>
            <w:vMerge w:val="restart"/>
            <w:tcBorders>
              <w:bottom w:val="single" w:sz="12" w:space="0" w:color="auto"/>
            </w:tcBorders>
            <w:tcPrChange w:id="301"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2" w:author="Chen Heller" w:date="2022-09-14T21:54:00Z"/>
                <w:b/>
                <w:bCs/>
              </w:rPr>
            </w:pPr>
          </w:p>
        </w:tc>
        <w:tc>
          <w:tcPr>
            <w:tcW w:w="2268" w:type="dxa"/>
            <w:tcPrChange w:id="303" w:author="Chen Heller" w:date="2022-09-15T10:42:00Z">
              <w:tcPr>
                <w:tcW w:w="2126" w:type="dxa"/>
                <w:gridSpan w:val="2"/>
              </w:tcPr>
            </w:tcPrChange>
          </w:tcPr>
          <w:p w14:paraId="59896394" w14:textId="77777777" w:rsidR="00DC6616" w:rsidRPr="00EA2CED" w:rsidRDefault="00DC6616" w:rsidP="00EA2CED">
            <w:pPr>
              <w:ind w:firstLine="0"/>
              <w:rPr>
                <w:ins w:id="304" w:author="Chen Heller" w:date="2022-09-14T21:54:00Z"/>
                <w:b/>
                <w:bCs/>
              </w:rPr>
            </w:pPr>
            <w:ins w:id="305" w:author="Chen Heller" w:date="2022-09-14T21:54:00Z">
              <w:r w:rsidRPr="00EA2CED">
                <w:rPr>
                  <w:b/>
                  <w:bCs/>
                </w:rPr>
                <w:t>Reach area</w:t>
              </w:r>
            </w:ins>
          </w:p>
        </w:tc>
        <w:tc>
          <w:tcPr>
            <w:tcW w:w="1843" w:type="dxa"/>
            <w:tcPrChange w:id="306" w:author="Chen Heller" w:date="2022-09-15T10:42:00Z">
              <w:tcPr>
                <w:tcW w:w="1843" w:type="dxa"/>
                <w:gridSpan w:val="2"/>
              </w:tcPr>
            </w:tcPrChange>
          </w:tcPr>
          <w:p w14:paraId="06BDF937" w14:textId="77777777" w:rsidR="00DC6616" w:rsidRDefault="00DC6616" w:rsidP="00EA2CED">
            <w:pPr>
              <w:ind w:firstLine="0"/>
              <w:rPr>
                <w:ins w:id="307" w:author="Chen Heller" w:date="2022-09-14T21:54:00Z"/>
              </w:rPr>
            </w:pPr>
            <w:ins w:id="308" w:author="Chen Heller" w:date="2022-09-14T21:54:00Z">
              <w:r>
                <w:t>2.80 (0.47)</w:t>
              </w:r>
            </w:ins>
          </w:p>
        </w:tc>
        <w:tc>
          <w:tcPr>
            <w:tcW w:w="1843" w:type="dxa"/>
            <w:tcPrChange w:id="309" w:author="Chen Heller" w:date="2022-09-15T10:42:00Z">
              <w:tcPr>
                <w:tcW w:w="1843" w:type="dxa"/>
                <w:gridSpan w:val="2"/>
              </w:tcPr>
            </w:tcPrChange>
          </w:tcPr>
          <w:p w14:paraId="410E5B4B" w14:textId="77777777" w:rsidR="00DC6616" w:rsidRDefault="00DC6616" w:rsidP="00EA2CED">
            <w:pPr>
              <w:ind w:firstLine="0"/>
              <w:rPr>
                <w:ins w:id="310" w:author="Chen Heller" w:date="2022-09-14T21:54:00Z"/>
              </w:rPr>
            </w:pPr>
            <w:ins w:id="311" w:author="Chen Heller" w:date="2022-09-14T21:54:00Z">
              <w:r>
                <w:t>2.70 (0.50)</w:t>
              </w:r>
            </w:ins>
          </w:p>
        </w:tc>
        <w:tc>
          <w:tcPr>
            <w:tcW w:w="709" w:type="dxa"/>
            <w:tcPrChange w:id="312" w:author="Chen Heller" w:date="2022-09-15T10:42:00Z">
              <w:tcPr>
                <w:tcW w:w="709" w:type="dxa"/>
                <w:gridSpan w:val="2"/>
              </w:tcPr>
            </w:tcPrChange>
          </w:tcPr>
          <w:p w14:paraId="5ED11B72" w14:textId="77777777" w:rsidR="00DC6616" w:rsidRDefault="00DC6616" w:rsidP="00EA2CED">
            <w:pPr>
              <w:ind w:firstLine="0"/>
              <w:rPr>
                <w:ins w:id="313" w:author="Chen Heller" w:date="2022-09-14T21:54:00Z"/>
              </w:rPr>
            </w:pPr>
            <w:ins w:id="314" w:author="Chen Heller" w:date="2022-09-14T21:54:00Z">
              <w:r>
                <w:t>2.16</w:t>
              </w:r>
            </w:ins>
          </w:p>
        </w:tc>
        <w:tc>
          <w:tcPr>
            <w:tcW w:w="992" w:type="dxa"/>
            <w:tcPrChange w:id="315" w:author="Chen Heller" w:date="2022-09-15T10:42:00Z">
              <w:tcPr>
                <w:tcW w:w="992" w:type="dxa"/>
                <w:gridSpan w:val="2"/>
              </w:tcPr>
            </w:tcPrChange>
          </w:tcPr>
          <w:p w14:paraId="1716BE08" w14:textId="77777777" w:rsidR="00DC6616" w:rsidRDefault="00DC6616" w:rsidP="00EA2CED">
            <w:pPr>
              <w:ind w:firstLine="0"/>
              <w:rPr>
                <w:ins w:id="316" w:author="Chen Heller" w:date="2022-09-14T21:54:00Z"/>
              </w:rPr>
            </w:pPr>
            <w:ins w:id="317" w:author="Chen Heller" w:date="2022-09-14T21:54:00Z">
              <w:r>
                <w:t>0.169</w:t>
              </w:r>
            </w:ins>
          </w:p>
        </w:tc>
        <w:tc>
          <w:tcPr>
            <w:tcW w:w="1417" w:type="dxa"/>
            <w:tcPrChange w:id="318" w:author="Chen Heller" w:date="2022-09-15T10:42:00Z">
              <w:tcPr>
                <w:tcW w:w="1417" w:type="dxa"/>
                <w:gridSpan w:val="2"/>
              </w:tcPr>
            </w:tcPrChange>
          </w:tcPr>
          <w:p w14:paraId="5E84F5AC" w14:textId="77777777" w:rsidR="00DC6616" w:rsidRDefault="00DC6616" w:rsidP="00EA2CED">
            <w:pPr>
              <w:ind w:firstLine="0"/>
              <w:rPr>
                <w:ins w:id="319" w:author="Chen Heller" w:date="2022-09-14T21:54:00Z"/>
              </w:rPr>
            </w:pPr>
            <w:ins w:id="320" w:author="Chen Heller" w:date="2022-09-14T21:54:00Z">
              <w:r>
                <w:t>0, 0.20</w:t>
              </w:r>
            </w:ins>
          </w:p>
        </w:tc>
        <w:tc>
          <w:tcPr>
            <w:tcW w:w="709" w:type="dxa"/>
            <w:tcPrChange w:id="321" w:author="Chen Heller" w:date="2022-09-15T10:42:00Z">
              <w:tcPr>
                <w:tcW w:w="709" w:type="dxa"/>
                <w:gridSpan w:val="2"/>
              </w:tcPr>
            </w:tcPrChange>
          </w:tcPr>
          <w:p w14:paraId="2DD1AD3D" w14:textId="77777777" w:rsidR="00DC6616" w:rsidRDefault="00DC6616" w:rsidP="00EA2CED">
            <w:pPr>
              <w:ind w:firstLine="0"/>
              <w:rPr>
                <w:ins w:id="322" w:author="Chen Heller" w:date="2022-09-14T21:54:00Z"/>
              </w:rPr>
            </w:pPr>
            <w:ins w:id="323" w:author="Chen Heller" w:date="2022-09-14T21:54:00Z">
              <w:r>
                <w:t>0.69</w:t>
              </w:r>
            </w:ins>
          </w:p>
        </w:tc>
      </w:tr>
      <w:tr w:rsidR="00DC6616" w14:paraId="1AEC86DC" w14:textId="77777777" w:rsidTr="00D03187">
        <w:trPr>
          <w:trHeight w:val="490"/>
          <w:ins w:id="324" w:author="Chen Heller" w:date="2022-09-14T21:54:00Z"/>
          <w:trPrChange w:id="325" w:author="Chen Heller" w:date="2022-09-15T10:42:00Z">
            <w:trPr>
              <w:gridAfter w:val="0"/>
              <w:trHeight w:val="490"/>
            </w:trPr>
          </w:trPrChange>
        </w:trPr>
        <w:tc>
          <w:tcPr>
            <w:tcW w:w="284" w:type="dxa"/>
            <w:vMerge/>
            <w:tcBorders>
              <w:top w:val="single" w:sz="12" w:space="0" w:color="auto"/>
              <w:bottom w:val="single" w:sz="12" w:space="0" w:color="auto"/>
            </w:tcBorders>
            <w:tcPrChange w:id="326"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27" w:author="Chen Heller" w:date="2022-09-14T21:54:00Z"/>
                <w:b/>
                <w:bCs/>
              </w:rPr>
            </w:pPr>
          </w:p>
        </w:tc>
        <w:tc>
          <w:tcPr>
            <w:tcW w:w="2268" w:type="dxa"/>
            <w:tcPrChange w:id="328" w:author="Chen Heller" w:date="2022-09-15T10:42:00Z">
              <w:tcPr>
                <w:tcW w:w="2126" w:type="dxa"/>
                <w:gridSpan w:val="2"/>
              </w:tcPr>
            </w:tcPrChange>
          </w:tcPr>
          <w:p w14:paraId="691D0A75" w14:textId="77777777" w:rsidR="00DC6616" w:rsidRPr="00EA2CED" w:rsidRDefault="00DC6616" w:rsidP="00EA2CED">
            <w:pPr>
              <w:ind w:firstLine="0"/>
              <w:rPr>
                <w:ins w:id="329" w:author="Chen Heller" w:date="2022-09-14T21:54:00Z"/>
                <w:b/>
                <w:bCs/>
              </w:rPr>
            </w:pPr>
            <w:ins w:id="330" w:author="Chen Heller" w:date="2022-09-14T21:54:00Z">
              <w:r w:rsidRPr="00EA2CED">
                <w:rPr>
                  <w:b/>
                  <w:bCs/>
                </w:rPr>
                <w:t>Traveled distance</w:t>
              </w:r>
            </w:ins>
          </w:p>
        </w:tc>
        <w:tc>
          <w:tcPr>
            <w:tcW w:w="1843" w:type="dxa"/>
            <w:tcPrChange w:id="331" w:author="Chen Heller" w:date="2022-09-15T10:42:00Z">
              <w:tcPr>
                <w:tcW w:w="1843" w:type="dxa"/>
                <w:gridSpan w:val="2"/>
              </w:tcPr>
            </w:tcPrChange>
          </w:tcPr>
          <w:p w14:paraId="1A272C22" w14:textId="77777777" w:rsidR="00DC6616" w:rsidRDefault="00DC6616" w:rsidP="00EA2CED">
            <w:pPr>
              <w:ind w:firstLine="0"/>
              <w:rPr>
                <w:ins w:id="332" w:author="Chen Heller" w:date="2022-09-14T21:54:00Z"/>
              </w:rPr>
            </w:pPr>
            <w:ins w:id="333" w:author="Chen Heller" w:date="2022-09-14T21:54:00Z">
              <w:r>
                <w:t>40.88 (1.49)</w:t>
              </w:r>
            </w:ins>
          </w:p>
        </w:tc>
        <w:tc>
          <w:tcPr>
            <w:tcW w:w="1843" w:type="dxa"/>
            <w:tcPrChange w:id="334" w:author="Chen Heller" w:date="2022-09-15T10:42:00Z">
              <w:tcPr>
                <w:tcW w:w="1843" w:type="dxa"/>
                <w:gridSpan w:val="2"/>
              </w:tcPr>
            </w:tcPrChange>
          </w:tcPr>
          <w:p w14:paraId="6BD4D0F7" w14:textId="77777777" w:rsidR="00DC6616" w:rsidRDefault="00DC6616" w:rsidP="00EA2CED">
            <w:pPr>
              <w:ind w:firstLine="0"/>
              <w:rPr>
                <w:ins w:id="335" w:author="Chen Heller" w:date="2022-09-14T21:54:00Z"/>
              </w:rPr>
            </w:pPr>
            <w:ins w:id="336" w:author="Chen Heller" w:date="2022-09-14T21:54:00Z">
              <w:r>
                <w:t>41.06 (1.59)</w:t>
              </w:r>
            </w:ins>
          </w:p>
        </w:tc>
        <w:tc>
          <w:tcPr>
            <w:tcW w:w="709" w:type="dxa"/>
            <w:tcPrChange w:id="337" w:author="Chen Heller" w:date="2022-09-15T10:42:00Z">
              <w:tcPr>
                <w:tcW w:w="709" w:type="dxa"/>
                <w:gridSpan w:val="2"/>
              </w:tcPr>
            </w:tcPrChange>
          </w:tcPr>
          <w:p w14:paraId="5E6191E8" w14:textId="77777777" w:rsidR="00DC6616" w:rsidRDefault="00DC6616" w:rsidP="00EA2CED">
            <w:pPr>
              <w:ind w:firstLine="0"/>
              <w:rPr>
                <w:ins w:id="338" w:author="Chen Heller" w:date="2022-09-14T21:54:00Z"/>
              </w:rPr>
            </w:pPr>
          </w:p>
        </w:tc>
        <w:tc>
          <w:tcPr>
            <w:tcW w:w="992" w:type="dxa"/>
            <w:tcPrChange w:id="339" w:author="Chen Heller" w:date="2022-09-15T10:42:00Z">
              <w:tcPr>
                <w:tcW w:w="992" w:type="dxa"/>
                <w:gridSpan w:val="2"/>
              </w:tcPr>
            </w:tcPrChange>
          </w:tcPr>
          <w:p w14:paraId="60276CFC" w14:textId="77777777" w:rsidR="00DC6616" w:rsidRDefault="00DC6616" w:rsidP="00EA2CED">
            <w:pPr>
              <w:ind w:firstLine="0"/>
              <w:rPr>
                <w:ins w:id="340" w:author="Chen Heller" w:date="2022-09-14T21:54:00Z"/>
              </w:rPr>
            </w:pPr>
            <w:ins w:id="341" w:author="Chen Heller" w:date="2022-09-14T21:54:00Z">
              <w:r>
                <w:t>0.694</w:t>
              </w:r>
            </w:ins>
          </w:p>
        </w:tc>
        <w:tc>
          <w:tcPr>
            <w:tcW w:w="1417" w:type="dxa"/>
            <w:tcPrChange w:id="342" w:author="Chen Heller" w:date="2022-09-15T10:42:00Z">
              <w:tcPr>
                <w:tcW w:w="1417" w:type="dxa"/>
                <w:gridSpan w:val="2"/>
              </w:tcPr>
            </w:tcPrChange>
          </w:tcPr>
          <w:p w14:paraId="638CFB7A" w14:textId="77777777" w:rsidR="00DC6616" w:rsidRDefault="00DC6616" w:rsidP="00EA2CED">
            <w:pPr>
              <w:ind w:firstLine="0"/>
              <w:rPr>
                <w:ins w:id="343" w:author="Chen Heller" w:date="2022-09-14T21:54:00Z"/>
              </w:rPr>
            </w:pPr>
            <w:ins w:id="344" w:author="Chen Heller" w:date="2022-09-14T21:54:00Z">
              <w:r>
                <w:t>-0.51, 0.17</w:t>
              </w:r>
            </w:ins>
          </w:p>
        </w:tc>
        <w:tc>
          <w:tcPr>
            <w:tcW w:w="709" w:type="dxa"/>
            <w:tcPrChange w:id="345" w:author="Chen Heller" w:date="2022-09-15T10:42:00Z">
              <w:tcPr>
                <w:tcW w:w="709" w:type="dxa"/>
                <w:gridSpan w:val="2"/>
              </w:tcPr>
            </w:tcPrChange>
          </w:tcPr>
          <w:p w14:paraId="329861CB" w14:textId="77777777" w:rsidR="00DC6616" w:rsidRDefault="00DC6616" w:rsidP="00EA2CED">
            <w:pPr>
              <w:ind w:firstLine="0"/>
              <w:rPr>
                <w:ins w:id="346" w:author="Chen Heller" w:date="2022-09-14T21:54:00Z"/>
              </w:rPr>
            </w:pPr>
            <w:ins w:id="347" w:author="Chen Heller" w:date="2022-09-14T21:54:00Z">
              <w:r>
                <w:t>0.30</w:t>
              </w:r>
            </w:ins>
          </w:p>
        </w:tc>
      </w:tr>
      <w:tr w:rsidR="00DC6616" w14:paraId="752E12A2" w14:textId="77777777" w:rsidTr="00D03187">
        <w:trPr>
          <w:trHeight w:val="490"/>
          <w:ins w:id="348" w:author="Chen Heller" w:date="2022-09-14T21:54:00Z"/>
          <w:trPrChange w:id="349" w:author="Chen Heller" w:date="2022-09-15T10:42:00Z">
            <w:trPr>
              <w:gridAfter w:val="0"/>
              <w:trHeight w:val="490"/>
            </w:trPr>
          </w:trPrChange>
        </w:trPr>
        <w:tc>
          <w:tcPr>
            <w:tcW w:w="284" w:type="dxa"/>
            <w:vMerge/>
            <w:tcBorders>
              <w:top w:val="single" w:sz="12" w:space="0" w:color="auto"/>
              <w:bottom w:val="single" w:sz="12" w:space="0" w:color="auto"/>
            </w:tcBorders>
            <w:tcPrChange w:id="350"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1" w:author="Chen Heller" w:date="2022-09-14T21:54:00Z"/>
                <w:b/>
                <w:bCs/>
              </w:rPr>
            </w:pPr>
          </w:p>
        </w:tc>
        <w:tc>
          <w:tcPr>
            <w:tcW w:w="2268" w:type="dxa"/>
            <w:tcPrChange w:id="352" w:author="Chen Heller" w:date="2022-09-15T10:42:00Z">
              <w:tcPr>
                <w:tcW w:w="2126" w:type="dxa"/>
                <w:gridSpan w:val="2"/>
              </w:tcPr>
            </w:tcPrChange>
          </w:tcPr>
          <w:p w14:paraId="7F876669" w14:textId="77777777" w:rsidR="00DC6616" w:rsidRPr="00EA2CED" w:rsidRDefault="00DC6616" w:rsidP="00EA2CED">
            <w:pPr>
              <w:ind w:firstLine="0"/>
              <w:rPr>
                <w:ins w:id="353" w:author="Chen Heller" w:date="2022-09-14T21:54:00Z"/>
                <w:b/>
                <w:bCs/>
              </w:rPr>
            </w:pPr>
            <w:ins w:id="354" w:author="Chen Heller" w:date="2022-09-14T21:54:00Z">
              <w:r w:rsidRPr="00EA2CED">
                <w:rPr>
                  <w:b/>
                  <w:bCs/>
                </w:rPr>
                <w:t>Reaction time</w:t>
              </w:r>
            </w:ins>
          </w:p>
        </w:tc>
        <w:tc>
          <w:tcPr>
            <w:tcW w:w="1843" w:type="dxa"/>
            <w:tcPrChange w:id="355" w:author="Chen Heller" w:date="2022-09-15T10:42:00Z">
              <w:tcPr>
                <w:tcW w:w="1843" w:type="dxa"/>
                <w:gridSpan w:val="2"/>
              </w:tcPr>
            </w:tcPrChange>
          </w:tcPr>
          <w:p w14:paraId="0870D43E" w14:textId="77777777" w:rsidR="00DC6616" w:rsidRDefault="00DC6616" w:rsidP="00EA2CED">
            <w:pPr>
              <w:ind w:firstLine="0"/>
              <w:rPr>
                <w:ins w:id="356" w:author="Chen Heller" w:date="2022-09-14T21:54:00Z"/>
              </w:rPr>
            </w:pPr>
            <w:ins w:id="357" w:author="Chen Heller" w:date="2022-09-14T21:54:00Z">
              <w:r>
                <w:t>433.96 (125.26)</w:t>
              </w:r>
            </w:ins>
          </w:p>
        </w:tc>
        <w:tc>
          <w:tcPr>
            <w:tcW w:w="1843" w:type="dxa"/>
            <w:tcPrChange w:id="358" w:author="Chen Heller" w:date="2022-09-15T10:42:00Z">
              <w:tcPr>
                <w:tcW w:w="1843" w:type="dxa"/>
                <w:gridSpan w:val="2"/>
              </w:tcPr>
            </w:tcPrChange>
          </w:tcPr>
          <w:p w14:paraId="6B8AF901" w14:textId="77777777" w:rsidR="00DC6616" w:rsidRDefault="00DC6616" w:rsidP="00EA2CED">
            <w:pPr>
              <w:ind w:firstLine="0"/>
              <w:rPr>
                <w:ins w:id="359" w:author="Chen Heller" w:date="2022-09-14T21:54:00Z"/>
              </w:rPr>
            </w:pPr>
            <w:ins w:id="360" w:author="Chen Heller" w:date="2022-09-14T21:54:00Z">
              <w:r>
                <w:t>441.88 (125.81)</w:t>
              </w:r>
            </w:ins>
          </w:p>
        </w:tc>
        <w:tc>
          <w:tcPr>
            <w:tcW w:w="709" w:type="dxa"/>
            <w:tcPrChange w:id="361" w:author="Chen Heller" w:date="2022-09-15T10:42:00Z">
              <w:tcPr>
                <w:tcW w:w="709" w:type="dxa"/>
                <w:gridSpan w:val="2"/>
              </w:tcPr>
            </w:tcPrChange>
          </w:tcPr>
          <w:p w14:paraId="4D7F9B31" w14:textId="77777777" w:rsidR="00DC6616" w:rsidRDefault="00DC6616" w:rsidP="00EA2CED">
            <w:pPr>
              <w:ind w:firstLine="0"/>
              <w:rPr>
                <w:ins w:id="362" w:author="Chen Heller" w:date="2022-09-14T21:54:00Z"/>
              </w:rPr>
            </w:pPr>
            <w:ins w:id="363" w:author="Chen Heller" w:date="2022-09-14T21:54:00Z">
              <w:r>
                <w:t>2.07</w:t>
              </w:r>
            </w:ins>
          </w:p>
        </w:tc>
        <w:tc>
          <w:tcPr>
            <w:tcW w:w="992" w:type="dxa"/>
            <w:tcPrChange w:id="364" w:author="Chen Heller" w:date="2022-09-15T10:42:00Z">
              <w:tcPr>
                <w:tcW w:w="992" w:type="dxa"/>
                <w:gridSpan w:val="2"/>
              </w:tcPr>
            </w:tcPrChange>
          </w:tcPr>
          <w:p w14:paraId="33717C25" w14:textId="77777777" w:rsidR="00DC6616" w:rsidRDefault="00DC6616" w:rsidP="00EA2CED">
            <w:pPr>
              <w:ind w:firstLine="0"/>
              <w:rPr>
                <w:ins w:id="365" w:author="Chen Heller" w:date="2022-09-14T21:54:00Z"/>
              </w:rPr>
            </w:pPr>
            <w:ins w:id="366" w:author="Chen Heller" w:date="2022-09-14T21:54:00Z">
              <w:r>
                <w:t>0.169</w:t>
              </w:r>
            </w:ins>
          </w:p>
        </w:tc>
        <w:tc>
          <w:tcPr>
            <w:tcW w:w="1417" w:type="dxa"/>
            <w:tcPrChange w:id="367" w:author="Chen Heller" w:date="2022-09-15T10:42:00Z">
              <w:tcPr>
                <w:tcW w:w="1417" w:type="dxa"/>
                <w:gridSpan w:val="2"/>
              </w:tcPr>
            </w:tcPrChange>
          </w:tcPr>
          <w:p w14:paraId="23B46D03" w14:textId="77777777" w:rsidR="00DC6616" w:rsidRDefault="00DC6616" w:rsidP="00EA2CED">
            <w:pPr>
              <w:ind w:firstLine="0"/>
              <w:rPr>
                <w:ins w:id="368" w:author="Chen Heller" w:date="2022-09-14T21:54:00Z"/>
              </w:rPr>
            </w:pPr>
            <w:ins w:id="369" w:author="Chen Heller" w:date="2022-09-14T21:54:00Z">
              <w:r>
                <w:t>-16.55, 0.71</w:t>
              </w:r>
            </w:ins>
          </w:p>
        </w:tc>
        <w:tc>
          <w:tcPr>
            <w:tcW w:w="709" w:type="dxa"/>
            <w:tcPrChange w:id="370" w:author="Chen Heller" w:date="2022-09-15T10:42:00Z">
              <w:tcPr>
                <w:tcW w:w="709" w:type="dxa"/>
                <w:gridSpan w:val="2"/>
              </w:tcPr>
            </w:tcPrChange>
          </w:tcPr>
          <w:p w14:paraId="5BC6D033" w14:textId="77777777" w:rsidR="00DC6616" w:rsidRDefault="00DC6616" w:rsidP="00EA2CED">
            <w:pPr>
              <w:ind w:firstLine="0"/>
              <w:rPr>
                <w:ins w:id="371" w:author="Chen Heller" w:date="2022-09-14T21:54:00Z"/>
              </w:rPr>
            </w:pPr>
            <w:ins w:id="372" w:author="Chen Heller" w:date="2022-09-14T21:54:00Z">
              <w:r>
                <w:t>0.66</w:t>
              </w:r>
            </w:ins>
          </w:p>
        </w:tc>
      </w:tr>
      <w:tr w:rsidR="00DC6616" w14:paraId="2DAEA853" w14:textId="77777777" w:rsidTr="00D03187">
        <w:trPr>
          <w:trHeight w:val="490"/>
          <w:ins w:id="373" w:author="Chen Heller" w:date="2022-09-14T21:54:00Z"/>
          <w:trPrChange w:id="374" w:author="Chen Heller" w:date="2022-09-15T10:42:00Z">
            <w:trPr>
              <w:gridAfter w:val="0"/>
              <w:trHeight w:val="490"/>
            </w:trPr>
          </w:trPrChange>
        </w:trPr>
        <w:tc>
          <w:tcPr>
            <w:tcW w:w="284" w:type="dxa"/>
            <w:vMerge/>
            <w:tcBorders>
              <w:top w:val="single" w:sz="12" w:space="0" w:color="auto"/>
              <w:bottom w:val="single" w:sz="12" w:space="0" w:color="auto"/>
            </w:tcBorders>
            <w:tcPrChange w:id="375"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6" w:author="Chen Heller" w:date="2022-09-14T21:54:00Z"/>
                <w:b/>
                <w:bCs/>
              </w:rPr>
            </w:pPr>
          </w:p>
        </w:tc>
        <w:tc>
          <w:tcPr>
            <w:tcW w:w="2268" w:type="dxa"/>
            <w:tcPrChange w:id="377" w:author="Chen Heller" w:date="2022-09-15T10:42:00Z">
              <w:tcPr>
                <w:tcW w:w="2126" w:type="dxa"/>
                <w:gridSpan w:val="2"/>
              </w:tcPr>
            </w:tcPrChange>
          </w:tcPr>
          <w:p w14:paraId="7368CE85" w14:textId="403A210D" w:rsidR="00DC6616" w:rsidRPr="00EA2CED" w:rsidRDefault="00DC6616" w:rsidP="00EA2CED">
            <w:pPr>
              <w:ind w:firstLine="0"/>
              <w:rPr>
                <w:ins w:id="378" w:author="Chen Heller" w:date="2022-09-14T21:54:00Z"/>
                <w:b/>
                <w:bCs/>
              </w:rPr>
            </w:pPr>
            <w:ins w:id="379" w:author="Chen Heller" w:date="2022-09-14T21:54:00Z">
              <w:r w:rsidRPr="00EA2CED">
                <w:rPr>
                  <w:b/>
                  <w:bCs/>
                </w:rPr>
                <w:t xml:space="preserve">Movement </w:t>
              </w:r>
            </w:ins>
            <w:ins w:id="380" w:author="Chen Heller" w:date="2022-09-15T10:42:00Z">
              <w:r w:rsidR="00D03187">
                <w:rPr>
                  <w:b/>
                  <w:bCs/>
                </w:rPr>
                <w:t>duration</w:t>
              </w:r>
            </w:ins>
          </w:p>
        </w:tc>
        <w:tc>
          <w:tcPr>
            <w:tcW w:w="1843" w:type="dxa"/>
            <w:tcPrChange w:id="381" w:author="Chen Heller" w:date="2022-09-15T10:42:00Z">
              <w:tcPr>
                <w:tcW w:w="1843" w:type="dxa"/>
                <w:gridSpan w:val="2"/>
              </w:tcPr>
            </w:tcPrChange>
          </w:tcPr>
          <w:p w14:paraId="16C7AEDE" w14:textId="77777777" w:rsidR="00DC6616" w:rsidRDefault="00DC6616" w:rsidP="00EA2CED">
            <w:pPr>
              <w:ind w:firstLine="0"/>
              <w:rPr>
                <w:ins w:id="382" w:author="Chen Heller" w:date="2022-09-14T21:54:00Z"/>
              </w:rPr>
            </w:pPr>
            <w:ins w:id="383" w:author="Chen Heller" w:date="2022-09-14T21:54:00Z">
              <w:r>
                <w:t>558.15 (80.72)</w:t>
              </w:r>
            </w:ins>
          </w:p>
        </w:tc>
        <w:tc>
          <w:tcPr>
            <w:tcW w:w="1843" w:type="dxa"/>
            <w:tcPrChange w:id="384" w:author="Chen Heller" w:date="2022-09-15T10:42:00Z">
              <w:tcPr>
                <w:tcW w:w="1843" w:type="dxa"/>
                <w:gridSpan w:val="2"/>
              </w:tcPr>
            </w:tcPrChange>
          </w:tcPr>
          <w:p w14:paraId="058C3984" w14:textId="77777777" w:rsidR="00DC6616" w:rsidRDefault="00DC6616" w:rsidP="00EA2CED">
            <w:pPr>
              <w:ind w:firstLine="0"/>
              <w:rPr>
                <w:ins w:id="385" w:author="Chen Heller" w:date="2022-09-14T21:54:00Z"/>
              </w:rPr>
            </w:pPr>
            <w:ins w:id="386" w:author="Chen Heller" w:date="2022-09-14T21:54:00Z">
              <w:r>
                <w:t>557.91 (81.61)</w:t>
              </w:r>
            </w:ins>
          </w:p>
        </w:tc>
        <w:tc>
          <w:tcPr>
            <w:tcW w:w="709" w:type="dxa"/>
            <w:tcPrChange w:id="387" w:author="Chen Heller" w:date="2022-09-15T10:42:00Z">
              <w:tcPr>
                <w:tcW w:w="709" w:type="dxa"/>
                <w:gridSpan w:val="2"/>
              </w:tcPr>
            </w:tcPrChange>
          </w:tcPr>
          <w:p w14:paraId="6F873FA3" w14:textId="77777777" w:rsidR="00DC6616" w:rsidRDefault="00DC6616" w:rsidP="00EA2CED">
            <w:pPr>
              <w:ind w:firstLine="0"/>
              <w:rPr>
                <w:ins w:id="388" w:author="Chen Heller" w:date="2022-09-14T21:54:00Z"/>
              </w:rPr>
            </w:pPr>
          </w:p>
        </w:tc>
        <w:tc>
          <w:tcPr>
            <w:tcW w:w="992" w:type="dxa"/>
            <w:tcPrChange w:id="389" w:author="Chen Heller" w:date="2022-09-15T10:42:00Z">
              <w:tcPr>
                <w:tcW w:w="992" w:type="dxa"/>
                <w:gridSpan w:val="2"/>
              </w:tcPr>
            </w:tcPrChange>
          </w:tcPr>
          <w:p w14:paraId="32A14361" w14:textId="77777777" w:rsidR="00DC6616" w:rsidRDefault="00DC6616" w:rsidP="00EA2CED">
            <w:pPr>
              <w:ind w:firstLine="0"/>
              <w:rPr>
                <w:ins w:id="390" w:author="Chen Heller" w:date="2022-09-14T21:54:00Z"/>
              </w:rPr>
            </w:pPr>
            <w:ins w:id="391" w:author="Chen Heller" w:date="2022-09-14T21:54:00Z">
              <w:r>
                <w:t>0.896</w:t>
              </w:r>
            </w:ins>
          </w:p>
        </w:tc>
        <w:tc>
          <w:tcPr>
            <w:tcW w:w="1417" w:type="dxa"/>
            <w:tcPrChange w:id="392" w:author="Chen Heller" w:date="2022-09-15T10:42:00Z">
              <w:tcPr>
                <w:tcW w:w="1417" w:type="dxa"/>
                <w:gridSpan w:val="2"/>
              </w:tcPr>
            </w:tcPrChange>
          </w:tcPr>
          <w:p w14:paraId="6FA2C11E" w14:textId="77777777" w:rsidR="00DC6616" w:rsidRDefault="00DC6616" w:rsidP="00EA2CED">
            <w:pPr>
              <w:ind w:firstLine="0"/>
              <w:rPr>
                <w:ins w:id="393" w:author="Chen Heller" w:date="2022-09-14T21:54:00Z"/>
              </w:rPr>
            </w:pPr>
            <w:ins w:id="394" w:author="Chen Heller" w:date="2022-09-14T21:54:00Z">
              <w:r>
                <w:t>-5.96, 5.60</w:t>
              </w:r>
            </w:ins>
          </w:p>
        </w:tc>
        <w:tc>
          <w:tcPr>
            <w:tcW w:w="709" w:type="dxa"/>
            <w:tcPrChange w:id="395" w:author="Chen Heller" w:date="2022-09-15T10:42:00Z">
              <w:tcPr>
                <w:tcW w:w="709" w:type="dxa"/>
                <w:gridSpan w:val="2"/>
              </w:tcPr>
            </w:tcPrChange>
          </w:tcPr>
          <w:p w14:paraId="51D796C8" w14:textId="77777777" w:rsidR="00DC6616" w:rsidRDefault="00DC6616" w:rsidP="00EA2CED">
            <w:pPr>
              <w:ind w:firstLine="0"/>
              <w:rPr>
                <w:ins w:id="396" w:author="Chen Heller" w:date="2022-09-14T21:54:00Z"/>
              </w:rPr>
            </w:pPr>
            <w:ins w:id="397" w:author="Chen Heller" w:date="2022-09-14T21:54:00Z">
              <w:r>
                <w:t>0.02</w:t>
              </w:r>
            </w:ins>
          </w:p>
        </w:tc>
      </w:tr>
      <w:tr w:rsidR="00DC6616" w14:paraId="7D715023" w14:textId="77777777" w:rsidTr="00D03187">
        <w:trPr>
          <w:trHeight w:val="490"/>
          <w:ins w:id="398" w:author="Chen Heller" w:date="2022-09-14T21:54:00Z"/>
          <w:trPrChange w:id="399" w:author="Chen Heller" w:date="2022-09-15T10:42:00Z">
            <w:trPr>
              <w:gridBefore w:val="1"/>
              <w:trHeight w:val="490"/>
            </w:trPr>
          </w:trPrChange>
        </w:trPr>
        <w:tc>
          <w:tcPr>
            <w:tcW w:w="284" w:type="dxa"/>
            <w:vMerge/>
            <w:tcBorders>
              <w:top w:val="single" w:sz="12" w:space="0" w:color="auto"/>
              <w:bottom w:val="single" w:sz="12" w:space="0" w:color="auto"/>
            </w:tcBorders>
            <w:tcPrChange w:id="400"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1" w:author="Chen Heller" w:date="2022-09-14T21:54:00Z"/>
                <w:b/>
                <w:bCs/>
              </w:rPr>
            </w:pPr>
          </w:p>
        </w:tc>
        <w:tc>
          <w:tcPr>
            <w:tcW w:w="2268" w:type="dxa"/>
            <w:tcBorders>
              <w:bottom w:val="single" w:sz="12" w:space="0" w:color="auto"/>
            </w:tcBorders>
            <w:tcPrChange w:id="402" w:author="Chen Heller" w:date="2022-09-15T10:42:00Z">
              <w:tcPr>
                <w:tcW w:w="2126" w:type="dxa"/>
                <w:gridSpan w:val="2"/>
              </w:tcPr>
            </w:tcPrChange>
          </w:tcPr>
          <w:p w14:paraId="589B59B6" w14:textId="77777777" w:rsidR="00DC6616" w:rsidRPr="00EA2CED" w:rsidRDefault="00DC6616" w:rsidP="00EA2CED">
            <w:pPr>
              <w:ind w:firstLine="0"/>
              <w:rPr>
                <w:ins w:id="403" w:author="Chen Heller" w:date="2022-09-14T21:54:00Z"/>
                <w:b/>
                <w:bCs/>
              </w:rPr>
            </w:pPr>
            <w:ins w:id="404" w:author="Chen Heller" w:date="2022-09-14T21:54:00Z">
              <w:r w:rsidRPr="00EA2CED">
                <w:rPr>
                  <w:b/>
                  <w:bCs/>
                </w:rPr>
                <w:t>COM</w:t>
              </w:r>
            </w:ins>
          </w:p>
        </w:tc>
        <w:tc>
          <w:tcPr>
            <w:tcW w:w="1843" w:type="dxa"/>
            <w:tcBorders>
              <w:bottom w:val="single" w:sz="12" w:space="0" w:color="auto"/>
            </w:tcBorders>
            <w:tcPrChange w:id="405" w:author="Chen Heller" w:date="2022-09-15T10:42:00Z">
              <w:tcPr>
                <w:tcW w:w="1843" w:type="dxa"/>
                <w:gridSpan w:val="2"/>
              </w:tcPr>
            </w:tcPrChange>
          </w:tcPr>
          <w:p w14:paraId="5ACD7AB9" w14:textId="77777777" w:rsidR="00DC6616" w:rsidRDefault="00DC6616" w:rsidP="00EA2CED">
            <w:pPr>
              <w:ind w:firstLine="0"/>
              <w:rPr>
                <w:ins w:id="406" w:author="Chen Heller" w:date="2022-09-14T21:54:00Z"/>
              </w:rPr>
            </w:pPr>
            <w:ins w:id="407" w:author="Chen Heller" w:date="2022-09-14T21:54:00Z">
              <w:r>
                <w:t>0.21 (0.06)</w:t>
              </w:r>
            </w:ins>
          </w:p>
        </w:tc>
        <w:tc>
          <w:tcPr>
            <w:tcW w:w="1843" w:type="dxa"/>
            <w:tcBorders>
              <w:bottom w:val="single" w:sz="12" w:space="0" w:color="auto"/>
            </w:tcBorders>
            <w:tcPrChange w:id="408" w:author="Chen Heller" w:date="2022-09-15T10:42:00Z">
              <w:tcPr>
                <w:tcW w:w="1843" w:type="dxa"/>
                <w:gridSpan w:val="2"/>
              </w:tcPr>
            </w:tcPrChange>
          </w:tcPr>
          <w:p w14:paraId="17EA02B8" w14:textId="77777777" w:rsidR="00DC6616" w:rsidRDefault="00DC6616" w:rsidP="00EA2CED">
            <w:pPr>
              <w:ind w:firstLine="0"/>
              <w:rPr>
                <w:ins w:id="409" w:author="Chen Heller" w:date="2022-09-14T21:54:00Z"/>
              </w:rPr>
            </w:pPr>
            <w:ins w:id="410" w:author="Chen Heller" w:date="2022-09-14T21:54:00Z">
              <w:r>
                <w:t>0.20 (0.08)</w:t>
              </w:r>
            </w:ins>
          </w:p>
        </w:tc>
        <w:tc>
          <w:tcPr>
            <w:tcW w:w="709" w:type="dxa"/>
            <w:tcBorders>
              <w:bottom w:val="single" w:sz="12" w:space="0" w:color="auto"/>
            </w:tcBorders>
            <w:tcPrChange w:id="411" w:author="Chen Heller" w:date="2022-09-15T10:42:00Z">
              <w:tcPr>
                <w:tcW w:w="709" w:type="dxa"/>
                <w:gridSpan w:val="2"/>
              </w:tcPr>
            </w:tcPrChange>
          </w:tcPr>
          <w:p w14:paraId="07771BD2" w14:textId="77777777" w:rsidR="00DC6616" w:rsidRDefault="00DC6616" w:rsidP="00EA2CED">
            <w:pPr>
              <w:ind w:firstLine="0"/>
              <w:rPr>
                <w:ins w:id="412" w:author="Chen Heller" w:date="2022-09-14T21:54:00Z"/>
              </w:rPr>
            </w:pPr>
            <w:ins w:id="413" w:author="Chen Heller" w:date="2022-09-14T21:54:00Z">
              <w:r>
                <w:t>0.30</w:t>
              </w:r>
            </w:ins>
          </w:p>
        </w:tc>
        <w:tc>
          <w:tcPr>
            <w:tcW w:w="992" w:type="dxa"/>
            <w:tcBorders>
              <w:bottom w:val="single" w:sz="12" w:space="0" w:color="auto"/>
            </w:tcBorders>
            <w:tcPrChange w:id="414" w:author="Chen Heller" w:date="2022-09-15T10:42:00Z">
              <w:tcPr>
                <w:tcW w:w="992" w:type="dxa"/>
                <w:gridSpan w:val="2"/>
              </w:tcPr>
            </w:tcPrChange>
          </w:tcPr>
          <w:p w14:paraId="7F730BFF" w14:textId="77777777" w:rsidR="00DC6616" w:rsidRDefault="00DC6616" w:rsidP="00EA2CED">
            <w:pPr>
              <w:ind w:firstLine="0"/>
              <w:rPr>
                <w:ins w:id="415" w:author="Chen Heller" w:date="2022-09-14T21:54:00Z"/>
              </w:rPr>
            </w:pPr>
            <w:ins w:id="416" w:author="Chen Heller" w:date="2022-09-14T21:54:00Z">
              <w:r>
                <w:t>0.896</w:t>
              </w:r>
            </w:ins>
          </w:p>
        </w:tc>
        <w:tc>
          <w:tcPr>
            <w:tcW w:w="1417" w:type="dxa"/>
            <w:tcBorders>
              <w:bottom w:val="single" w:sz="12" w:space="0" w:color="auto"/>
            </w:tcBorders>
            <w:tcPrChange w:id="417" w:author="Chen Heller" w:date="2022-09-15T10:42:00Z">
              <w:tcPr>
                <w:tcW w:w="1417" w:type="dxa"/>
                <w:gridSpan w:val="2"/>
              </w:tcPr>
            </w:tcPrChange>
          </w:tcPr>
          <w:p w14:paraId="7BA02520" w14:textId="77777777" w:rsidR="00DC6616" w:rsidRDefault="00DC6616" w:rsidP="00EA2CED">
            <w:pPr>
              <w:ind w:firstLine="0"/>
              <w:rPr>
                <w:ins w:id="418" w:author="Chen Heller" w:date="2022-09-14T21:54:00Z"/>
              </w:rPr>
            </w:pPr>
            <w:ins w:id="419" w:author="Chen Heller" w:date="2022-09-14T21:54:00Z">
              <w:r>
                <w:t>-0.03, 0.04</w:t>
              </w:r>
            </w:ins>
          </w:p>
        </w:tc>
        <w:tc>
          <w:tcPr>
            <w:tcW w:w="709" w:type="dxa"/>
            <w:tcBorders>
              <w:bottom w:val="single" w:sz="12" w:space="0" w:color="auto"/>
            </w:tcBorders>
            <w:tcPrChange w:id="420" w:author="Chen Heller" w:date="2022-09-15T10:42:00Z">
              <w:tcPr>
                <w:tcW w:w="709" w:type="dxa"/>
                <w:gridSpan w:val="2"/>
              </w:tcPr>
            </w:tcPrChange>
          </w:tcPr>
          <w:p w14:paraId="49BD479E" w14:textId="77777777" w:rsidR="00DC6616" w:rsidRDefault="00DC6616" w:rsidP="00EA2CED">
            <w:pPr>
              <w:ind w:firstLine="0"/>
              <w:rPr>
                <w:ins w:id="421" w:author="Chen Heller" w:date="2022-09-14T21:54:00Z"/>
              </w:rPr>
            </w:pPr>
            <w:ins w:id="422" w:author="Chen Heller" w:date="2022-09-14T21:54:00Z">
              <w:r>
                <w:t>0.10</w:t>
              </w:r>
            </w:ins>
          </w:p>
        </w:tc>
      </w:tr>
      <w:tr w:rsidR="00DC6616" w14:paraId="7A5492FA" w14:textId="77777777" w:rsidTr="00D03187">
        <w:trPr>
          <w:trHeight w:val="490"/>
          <w:ins w:id="423" w:author="Chen Heller" w:date="2022-09-14T21:54:00Z"/>
          <w:trPrChange w:id="424" w:author="Chen Heller" w:date="2022-09-15T10:42:00Z">
            <w:trPr>
              <w:gridAfter w:val="0"/>
              <w:trHeight w:val="490"/>
            </w:trPr>
          </w:trPrChange>
        </w:trPr>
        <w:tc>
          <w:tcPr>
            <w:tcW w:w="10065" w:type="dxa"/>
            <w:gridSpan w:val="8"/>
            <w:tcBorders>
              <w:top w:val="single" w:sz="12" w:space="0" w:color="auto"/>
            </w:tcBorders>
            <w:tcPrChange w:id="425" w:author="Chen Heller" w:date="2022-09-15T10:42:00Z">
              <w:tcPr>
                <w:tcW w:w="9923" w:type="dxa"/>
                <w:gridSpan w:val="16"/>
                <w:tcBorders>
                  <w:top w:val="single" w:sz="12" w:space="0" w:color="auto"/>
                </w:tcBorders>
              </w:tcPr>
            </w:tcPrChange>
          </w:tcPr>
          <w:p w14:paraId="7F1C4373" w14:textId="77777777" w:rsidR="00DC6616" w:rsidRDefault="00DC6616" w:rsidP="00EA2CED">
            <w:pPr>
              <w:spacing w:line="240" w:lineRule="auto"/>
              <w:ind w:firstLine="0"/>
              <w:rPr>
                <w:ins w:id="426" w:author="Chen Heller" w:date="2022-09-14T21:54:00Z"/>
              </w:rPr>
            </w:pPr>
            <w:ins w:id="427" w:author="Chen Heller" w:date="2022-09-14T21:54: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28" w:name="_Ref113876063"/>
      <w:r>
        <w:t xml:space="preserve">Figure </w:t>
      </w:r>
      <w:r>
        <w:fldChar w:fldCharType="begin"/>
      </w:r>
      <w:r>
        <w:instrText xml:space="preserve"> SEQ Figure \* ARABIC </w:instrText>
      </w:r>
      <w:r>
        <w:fldChar w:fldCharType="separate"/>
      </w:r>
      <w:r w:rsidR="007E2512">
        <w:rPr>
          <w:noProof/>
        </w:rPr>
        <w:t>3</w:t>
      </w:r>
      <w:r>
        <w:rPr>
          <w:noProof/>
        </w:rPr>
        <w:fldChar w:fldCharType="end"/>
      </w:r>
      <w:bookmarkEnd w:id="428"/>
      <w:r>
        <w:t xml:space="preserve">. </w:t>
      </w:r>
      <w:bookmarkStart w:id="429"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 xml:space="preserve">standard error </w:t>
      </w:r>
      <w:r w:rsidR="00BF3C32">
        <w:lastRenderedPageBreak/>
        <w:t>(</w:t>
      </w:r>
      <w:r w:rsidR="00AD5211">
        <w:t>SE</w:t>
      </w:r>
      <w:r w:rsidR="00BF3C32">
        <w:t>)</w:t>
      </w:r>
      <w:r w:rsidR="00AD5211">
        <w:t>.</w:t>
      </w:r>
      <w:r w:rsidR="002A611B">
        <w:t xml:space="preserve"> </w:t>
      </w:r>
      <w:r w:rsidR="00A664C3">
        <w:t>(b-</w:t>
      </w:r>
      <w:del w:id="430" w:author="Chen Heller" w:date="2022-09-14T18:59:00Z">
        <w:r w:rsidR="00A664C3" w:rsidDel="00D965AD">
          <w:delText>f</w:delText>
        </w:r>
      </w:del>
      <w:ins w:id="431"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2" w:author="Chen Heller" w:date="2022-09-14T18:59:00Z">
        <w:r w:rsidR="009A4D8B" w:rsidDel="00AF42AC">
          <w:delText>standard error (</w:delText>
        </w:r>
      </w:del>
      <w:r w:rsidR="009A4D8B">
        <w:t>SE</w:t>
      </w:r>
      <w:del w:id="433"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29"/>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4" w:name="_Toc114053533"/>
      <w:r>
        <w:t>Discussion</w:t>
      </w:r>
      <w:bookmarkEnd w:id="434"/>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35" w:name="_Toc114053534"/>
      <w:r>
        <w:t xml:space="preserve">Pilot </w:t>
      </w:r>
      <w:r w:rsidR="00ED60E1">
        <w:t>Exp</w:t>
      </w:r>
      <w:r>
        <w:t>eriment</w:t>
      </w:r>
      <w:r w:rsidR="00ED60E1">
        <w:t xml:space="preserve"> 2</w:t>
      </w:r>
      <w:bookmarkEnd w:id="435"/>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36" w:author="Chen Heller" w:date="2022-09-15T10:31:00Z">
        <w:r w:rsidR="00B35555">
          <w:t>-</w:t>
        </w:r>
      </w:ins>
      <w:del w:id="437" w:author="Chen Heller" w:date="2022-09-15T10:31:00Z">
        <w:r w:rsidR="000610E4" w:rsidDel="00B35555">
          <w:delText xml:space="preserve"> </w:delText>
        </w:r>
      </w:del>
      <w:r w:rsidR="000610E4">
        <w:t xml:space="preserve">window given for </w:t>
      </w:r>
      <w:del w:id="438" w:author="Chen Heller" w:date="2022-09-13T12:47:00Z">
        <w:r w:rsidR="000610E4" w:rsidDel="001D1446">
          <w:delText>a</w:delText>
        </w:r>
      </w:del>
      <w:r w:rsidR="000610E4">
        <w:t xml:space="preserve"> response. Under </w:t>
      </w:r>
      <w:del w:id="439" w:author="Chen Heller" w:date="2022-09-13T12:47:00Z">
        <w:r w:rsidR="000610E4" w:rsidDel="001D1446">
          <w:delText xml:space="preserve">these </w:delText>
        </w:r>
      </w:del>
      <w:ins w:id="440" w:author="Chen Heller" w:date="2022-09-13T12:47:00Z">
        <w:r w:rsidR="001D1446">
          <w:t xml:space="preserve">that </w:t>
        </w:r>
      </w:ins>
      <w:r w:rsidR="000610E4">
        <w:t>condition</w:t>
      </w:r>
      <w:del w:id="441"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2" w:author="Chen Heller" w:date="2022-09-13T12:50:00Z">
        <w:r w:rsidR="00202F84">
          <w:t>Thus</w:t>
        </w:r>
      </w:ins>
      <w:ins w:id="443" w:author="Chen Heller" w:date="2022-09-15T10:32:00Z">
        <w:r w:rsidR="00314D89">
          <w:t>,</w:t>
        </w:r>
      </w:ins>
      <w:ins w:id="444" w:author="Chen Heller" w:date="2022-09-13T12:50:00Z">
        <w:r w:rsidR="00202F84">
          <w:t xml:space="preserve"> participants </w:t>
        </w:r>
      </w:ins>
      <w:ins w:id="445" w:author="Chen Heller" w:date="2022-09-15T10:32:00Z">
        <w:r w:rsidR="009D2FEF">
          <w:t>initiated a r</w:t>
        </w:r>
      </w:ins>
      <w:ins w:id="446" w:author="Chen Heller" w:date="2022-09-13T12:50:00Z">
        <w:r w:rsidR="00202F84">
          <w:t>each</w:t>
        </w:r>
      </w:ins>
      <w:ins w:id="447" w:author="Chen Heller" w:date="2022-09-15T10:32:00Z">
        <w:r w:rsidR="009D2FEF">
          <w:t>ing movement</w:t>
        </w:r>
      </w:ins>
      <w:ins w:id="448" w:author="Chen Heller" w:date="2022-09-13T12:50:00Z">
        <w:r w:rsidR="00202F84">
          <w:t xml:space="preserve"> directly </w:t>
        </w:r>
      </w:ins>
      <w:ins w:id="449" w:author="Chen Heller" w:date="2022-09-15T10:32:00Z">
        <w:r w:rsidR="009D2FEF">
          <w:t xml:space="preserve">at </w:t>
        </w:r>
      </w:ins>
      <w:ins w:id="450" w:author="Chen Heller" w:date="2022-09-13T12:50:00Z">
        <w:r w:rsidR="00202F84">
          <w:t xml:space="preserve">their final answer without </w:t>
        </w:r>
      </w:ins>
      <w:ins w:id="451" w:author="Chen Heller" w:date="2022-09-13T12:51:00Z">
        <w:r w:rsidR="006F2914">
          <w:t xml:space="preserve">revealing any of the processes </w:t>
        </w:r>
        <w:r w:rsidR="006F2914">
          <w:lastRenderedPageBreak/>
          <w:t xml:space="preserve">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2" w:name="_Toc114053535"/>
      <w:r>
        <w:t>Methods</w:t>
      </w:r>
      <w:bookmarkEnd w:id="452"/>
    </w:p>
    <w:p w14:paraId="54353DE0" w14:textId="77777777" w:rsidR="007429C1" w:rsidRDefault="007429C1" w:rsidP="006238E0">
      <w:pPr>
        <w:pStyle w:val="Heading4"/>
      </w:pPr>
      <w:bookmarkStart w:id="453" w:name="_Toc114053536"/>
      <w:r>
        <w:t>Participants</w:t>
      </w:r>
      <w:bookmarkEnd w:id="453"/>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4" w:name="_Toc114053537"/>
      <w:r>
        <w:t>Stimuli</w:t>
      </w:r>
      <w:r w:rsidR="00CA2666">
        <w:t xml:space="preserve">, </w:t>
      </w:r>
      <w:r>
        <w:t>Apparatus</w:t>
      </w:r>
      <w:r w:rsidR="00CA2666">
        <w:t xml:space="preserve"> and </w:t>
      </w:r>
      <w:r>
        <w:t>Procedure</w:t>
      </w:r>
      <w:bookmarkEnd w:id="454"/>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55" w:name="_Toc114053538"/>
      <w:r>
        <w:t>Exclusion criteria</w:t>
      </w:r>
      <w:bookmarkEnd w:id="455"/>
    </w:p>
    <w:p w14:paraId="1A31F715" w14:textId="7A916C08" w:rsidR="006B13AE" w:rsidRDefault="00D826D9" w:rsidP="00974448">
      <w:pPr>
        <w:ind w:firstLine="0"/>
      </w:pPr>
      <w:r>
        <w:lastRenderedPageBreak/>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56" w:name="_Toc114053539"/>
      <w:r>
        <w:lastRenderedPageBreak/>
        <w:t>Results</w:t>
      </w:r>
      <w:bookmarkEnd w:id="456"/>
    </w:p>
    <w:p w14:paraId="437897F0" w14:textId="56285217" w:rsidR="000E54E1" w:rsidRDefault="00BA4221" w:rsidP="00974448">
      <w:pPr>
        <w:ind w:firstLine="0"/>
      </w:pPr>
      <w:r>
        <w:t xml:space="preserve">Prime visibility: </w:t>
      </w:r>
      <w:del w:id="457" w:author="Chen Heller" w:date="2022-09-14T13:39:00Z">
        <w:r w:rsidDel="0053128B">
          <w:delText>overall</w:delText>
        </w:r>
      </w:del>
      <w:ins w:id="458" w:author="Chen Heller" w:date="2022-09-14T13:44:00Z">
        <w:r w:rsidR="001F7E99">
          <w:t>i</w:t>
        </w:r>
      </w:ins>
      <w:ins w:id="459" w:author="Chen Heller" w:date="2022-09-14T13:39:00Z">
        <w:r w:rsidR="0053128B">
          <w:t>n total</w:t>
        </w:r>
      </w:ins>
      <w:r>
        <w:t xml:space="preserve">, </w:t>
      </w:r>
      <w:ins w:id="460" w:author="Chen Heller" w:date="2022-09-14T13:42:00Z">
        <w:r w:rsidR="00402BB2">
          <w:t xml:space="preserve">visibility rating of 1 was given in </w:t>
        </w:r>
      </w:ins>
      <w:r w:rsidR="003F2C2D">
        <w:t>81.63</w:t>
      </w:r>
      <w:r>
        <w:t>% of the trials</w:t>
      </w:r>
      <w:del w:id="461" w:author="Chen Heller" w:date="2022-09-14T13:42:00Z">
        <w:r w:rsidDel="002E11F6">
          <w:delText xml:space="preserve"> were rated as</w:delText>
        </w:r>
        <w:r w:rsidDel="00402BB2">
          <w:delText xml:space="preserve"> visibility 1</w:delText>
        </w:r>
      </w:del>
      <w:r>
        <w:t>,</w:t>
      </w:r>
      <w:ins w:id="462" w:author="Chen Heller" w:date="2022-09-14T13:42:00Z">
        <w:r w:rsidR="002E11F6">
          <w:t xml:space="preserve"> visibility rating of 2 in</w:t>
        </w:r>
      </w:ins>
      <w:r>
        <w:t xml:space="preserve"> </w:t>
      </w:r>
      <w:r w:rsidR="003F2C2D">
        <w:t>16.07</w:t>
      </w:r>
      <w:r>
        <w:t xml:space="preserve">% </w:t>
      </w:r>
      <w:del w:id="463" w:author="Chen Heller" w:date="2022-09-14T13:42:00Z">
        <w:r w:rsidDel="002E11F6">
          <w:delText>as visibility 2</w:delText>
        </w:r>
      </w:del>
      <w:ins w:id="464" w:author="Chen Heller" w:date="2022-09-14T13:42:00Z">
        <w:r w:rsidR="002E11F6">
          <w:t>of the trials</w:t>
        </w:r>
      </w:ins>
      <w:r>
        <w:t>,</w:t>
      </w:r>
      <w:ins w:id="465" w:author="Chen Heller" w:date="2022-09-14T13:42:00Z">
        <w:r w:rsidR="002E11F6">
          <w:t xml:space="preserve"> visibility rating of 3 in</w:t>
        </w:r>
      </w:ins>
      <w:r>
        <w:t xml:space="preserve"> </w:t>
      </w:r>
      <w:r w:rsidR="003F2C2D">
        <w:t>1.83</w:t>
      </w:r>
      <w:r>
        <w:t xml:space="preserve">% </w:t>
      </w:r>
      <w:del w:id="466" w:author="Chen Heller" w:date="2022-09-14T13:43:00Z">
        <w:r w:rsidDel="002E11F6">
          <w:delText>as visibility 3</w:delText>
        </w:r>
      </w:del>
      <w:ins w:id="467" w:author="Chen Heller" w:date="2022-09-14T13:43:00Z">
        <w:r w:rsidR="002E11F6">
          <w:t>of the trials</w:t>
        </w:r>
      </w:ins>
      <w:r>
        <w:t xml:space="preserve"> and</w:t>
      </w:r>
      <w:ins w:id="468" w:author="Chen Heller" w:date="2022-09-14T13:43:00Z">
        <w:r w:rsidR="002E11F6">
          <w:t xml:space="preserve"> visibility rating of 4 in</w:t>
        </w:r>
      </w:ins>
      <w:r>
        <w:t xml:space="preserve"> </w:t>
      </w:r>
      <w:r w:rsidR="00E65DB2">
        <w:t>0.</w:t>
      </w:r>
      <w:r w:rsidR="003F2C2D">
        <w:t>46</w:t>
      </w:r>
      <w:r>
        <w:t xml:space="preserve">% </w:t>
      </w:r>
      <w:del w:id="469" w:author="Chen Heller" w:date="2022-09-14T13:43:00Z">
        <w:r w:rsidDel="002E11F6">
          <w:delText>as visibility 4</w:delText>
        </w:r>
      </w:del>
      <w:ins w:id="470" w:author="Chen Heller" w:date="2022-09-14T13:43:00Z">
        <w:r w:rsidR="002E11F6">
          <w:t>of the trials</w:t>
        </w:r>
      </w:ins>
      <w:r>
        <w:t xml:space="preserve">. </w:t>
      </w:r>
      <w:ins w:id="471"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2" w:author="Chen Heller" w:date="2022-09-14T13:31:00Z">
        <w:r w:rsidR="008116EA" w:rsidDel="000561B8">
          <w:delText>Thus</w:delText>
        </w:r>
      </w:del>
      <w:ins w:id="473" w:author="Chen Heller" w:date="2022-09-14T13:31:00Z">
        <w:r w:rsidR="005534BA">
          <w:t xml:space="preserve">To conclude, </w:t>
        </w:r>
      </w:ins>
      <w:ins w:id="474" w:author="Chen Heller" w:date="2022-09-14T13:33:00Z">
        <w:r w:rsidR="0077608B">
          <w:t xml:space="preserve">it appears that </w:t>
        </w:r>
      </w:ins>
      <w:ins w:id="475" w:author="Chen Heller" w:date="2022-09-14T13:31:00Z">
        <w:r w:rsidR="005534BA">
          <w:t xml:space="preserve">the </w:t>
        </w:r>
      </w:ins>
      <w:ins w:id="476" w:author="Chen Heller" w:date="2022-09-14T13:32:00Z">
        <w:r w:rsidR="005534BA">
          <w:t xml:space="preserve">masking </w:t>
        </w:r>
      </w:ins>
      <w:ins w:id="477" w:author="Chen Heller" w:date="2022-09-14T13:33:00Z">
        <w:r w:rsidR="00D11242">
          <w:t>successfully</w:t>
        </w:r>
      </w:ins>
      <w:ins w:id="478" w:author="Chen Heller" w:date="2022-09-14T13:32:00Z">
        <w:r w:rsidR="005534BA">
          <w:t xml:space="preserve"> rendered the stimuli </w:t>
        </w:r>
      </w:ins>
      <w:ins w:id="479" w:author="Chen Heller" w:date="2022-09-14T13:33:00Z">
        <w:r w:rsidR="005534BA">
          <w:t>invisible.</w:t>
        </w:r>
      </w:ins>
      <w:del w:id="480"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1"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2" w:author="Chen Heller" w:date="2022-09-14T12:24:00Z">
        <w:r w:rsidR="0038592D" w:rsidDel="0019704E">
          <w:delText>A permutation test was used t</w:delText>
        </w:r>
        <w:r w:rsidR="006F18CB" w:rsidDel="0019704E">
          <w:delText xml:space="preserve">o correct for a violation of normality in </w:delText>
        </w:r>
      </w:del>
      <w:del w:id="483" w:author="Chen Heller" w:date="2022-09-14T10:56:00Z">
        <w:r w:rsidR="006F18CB" w:rsidDel="002426A6">
          <w:delText xml:space="preserve">traveled distance, </w:delText>
        </w:r>
      </w:del>
      <w:del w:id="484"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85" w:author="Chen Heller" w:date="2022-09-14T13:08:00Z">
        <w:r w:rsidR="00520C6C" w:rsidDel="00035FA8">
          <w:delText>Exp 1</w:delText>
        </w:r>
      </w:del>
      <w:ins w:id="486"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87" w:author="Chen Heller" w:date="2022-09-14T17:11:00Z">
        <w:r w:rsidR="00F55B59">
          <w:t xml:space="preserve">; </w:t>
        </w:r>
        <w:r w:rsidR="00F55B59">
          <w:fldChar w:fldCharType="begin"/>
        </w:r>
        <w:r w:rsidR="00F55B59">
          <w:instrText xml:space="preserve"> REF _Ref114067886 \h </w:instrText>
        </w:r>
      </w:ins>
      <w:r w:rsidR="00F55B59">
        <w:fldChar w:fldCharType="separate"/>
      </w:r>
      <w:ins w:id="488" w:author="Chen Heller" w:date="2022-09-14T17:11:00Z">
        <w:r w:rsidR="00F55B59">
          <w:t xml:space="preserve">Table </w:t>
        </w:r>
        <w:r w:rsidR="00F55B59">
          <w:rPr>
            <w:noProof/>
          </w:rPr>
          <w:t>2</w:t>
        </w:r>
        <w:r w:rsidR="00F55B59">
          <w:fldChar w:fldCharType="end"/>
        </w:r>
      </w:ins>
      <w:r w:rsidR="00520C6C">
        <w:t>)</w:t>
      </w:r>
      <w:del w:id="489"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0" w:author="Chen Heller" w:date="2022-09-14T11:29:00Z">
        <w:r w:rsidR="00D826D9" w:rsidDel="00010729">
          <w:delText>0.</w:delText>
        </w:r>
        <w:r w:rsidR="009120F3" w:rsidDel="00010729">
          <w:delText>536</w:delText>
        </w:r>
      </w:del>
      <w:del w:id="491" w:author="Chen Heller" w:date="2022-09-14T15:50:00Z">
        <w:r w:rsidR="00D826D9" w:rsidDel="00650AE3">
          <w:delText>, 95% CI [</w:delText>
        </w:r>
      </w:del>
      <w:del w:id="492"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3"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4" w:author="Chen Heller" w:date="2022-09-14T11:30:00Z">
        <w:r w:rsidR="00D826D9" w:rsidDel="00010729">
          <w:delText>0.</w:delText>
        </w:r>
        <w:r w:rsidR="00F51554" w:rsidDel="00010729">
          <w:delText>536</w:delText>
        </w:r>
      </w:del>
      <w:del w:id="495"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496" w:author="Chen Heller" w:date="2022-09-14T11:30:00Z">
        <w:r w:rsidR="00D826D9" w:rsidDel="00010729">
          <w:delText>0.</w:delText>
        </w:r>
        <w:r w:rsidR="00F51554" w:rsidDel="00010729">
          <w:delText>536</w:delText>
        </w:r>
      </w:del>
      <w:del w:id="497"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498"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499" w:author="Chen Heller" w:date="2022-09-14T17:02:00Z"/>
        </w:rPr>
        <w:pPrChange w:id="500" w:author="Chen Heller" w:date="2022-09-14T17:02:00Z">
          <w:pPr/>
        </w:pPrChange>
      </w:pPr>
      <w:bookmarkStart w:id="501" w:name="_Ref114067886"/>
      <w:ins w:id="502" w:author="Chen Heller" w:date="2022-09-14T17:02:00Z">
        <w:r>
          <w:t xml:space="preserve">Table </w:t>
        </w:r>
        <w:r>
          <w:fldChar w:fldCharType="begin"/>
        </w:r>
        <w:r>
          <w:instrText xml:space="preserve"> SEQ Table \* ARABIC </w:instrText>
        </w:r>
      </w:ins>
      <w:r>
        <w:fldChar w:fldCharType="separate"/>
      </w:r>
      <w:ins w:id="503" w:author="Chen Heller" w:date="2022-09-14T17:06:00Z">
        <w:r w:rsidR="002436A8">
          <w:rPr>
            <w:noProof/>
          </w:rPr>
          <w:t>2</w:t>
        </w:r>
      </w:ins>
      <w:ins w:id="504" w:author="Chen Heller" w:date="2022-09-14T17:02:00Z">
        <w:r>
          <w:fldChar w:fldCharType="end"/>
        </w:r>
        <w:bookmarkEnd w:id="501"/>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05"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06">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07" w:author="Chen Heller" w:date="2022-09-14T21:55:00Z"/>
          <w:trPrChange w:id="508" w:author="Chen Heller" w:date="2022-09-15T10:42:00Z">
            <w:trPr>
              <w:gridAfter w:val="0"/>
              <w:trHeight w:val="510"/>
            </w:trPr>
          </w:trPrChange>
        </w:trPr>
        <w:tc>
          <w:tcPr>
            <w:tcW w:w="284" w:type="dxa"/>
            <w:tcBorders>
              <w:top w:val="single" w:sz="12" w:space="0" w:color="auto"/>
            </w:tcBorders>
            <w:tcPrChange w:id="509" w:author="Chen Heller" w:date="2022-09-15T10:42:00Z">
              <w:tcPr>
                <w:tcW w:w="284" w:type="dxa"/>
                <w:gridSpan w:val="2"/>
              </w:tcPr>
            </w:tcPrChange>
          </w:tcPr>
          <w:p w14:paraId="317E9E24" w14:textId="77777777" w:rsidR="00F625AB" w:rsidRDefault="00F625AB" w:rsidP="00EA2CED">
            <w:pPr>
              <w:ind w:firstLine="0"/>
              <w:rPr>
                <w:ins w:id="510" w:author="Chen Heller" w:date="2022-09-14T21:55:00Z"/>
              </w:rPr>
            </w:pPr>
          </w:p>
        </w:tc>
        <w:tc>
          <w:tcPr>
            <w:tcW w:w="2268" w:type="dxa"/>
            <w:tcBorders>
              <w:top w:val="single" w:sz="12" w:space="0" w:color="auto"/>
            </w:tcBorders>
            <w:tcPrChange w:id="511" w:author="Chen Heller" w:date="2022-09-15T10:42:00Z">
              <w:tcPr>
                <w:tcW w:w="2126" w:type="dxa"/>
                <w:gridSpan w:val="2"/>
              </w:tcPr>
            </w:tcPrChange>
          </w:tcPr>
          <w:p w14:paraId="6185A4B1" w14:textId="77777777" w:rsidR="00F625AB" w:rsidRDefault="00F625AB" w:rsidP="00EA2CED">
            <w:pPr>
              <w:ind w:firstLine="0"/>
              <w:rPr>
                <w:ins w:id="512" w:author="Chen Heller" w:date="2022-09-14T21:55:00Z"/>
              </w:rPr>
            </w:pPr>
          </w:p>
        </w:tc>
        <w:tc>
          <w:tcPr>
            <w:tcW w:w="1701" w:type="dxa"/>
            <w:tcBorders>
              <w:top w:val="single" w:sz="12" w:space="0" w:color="auto"/>
              <w:bottom w:val="single" w:sz="12" w:space="0" w:color="auto"/>
            </w:tcBorders>
            <w:tcPrChange w:id="513"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4" w:author="Chen Heller" w:date="2022-09-14T21:55:00Z"/>
                <w:b/>
                <w:bCs/>
              </w:rPr>
            </w:pPr>
            <w:ins w:id="515" w:author="Chen Heller" w:date="2022-09-14T21:55:00Z">
              <w:r w:rsidRPr="00EA2CED">
                <w:rPr>
                  <w:b/>
                  <w:bCs/>
                </w:rPr>
                <w:t>Congruent</w:t>
              </w:r>
            </w:ins>
          </w:p>
        </w:tc>
        <w:tc>
          <w:tcPr>
            <w:tcW w:w="1701" w:type="dxa"/>
            <w:tcBorders>
              <w:top w:val="single" w:sz="12" w:space="0" w:color="auto"/>
              <w:bottom w:val="single" w:sz="12" w:space="0" w:color="auto"/>
            </w:tcBorders>
            <w:tcPrChange w:id="516" w:author="Chen Heller" w:date="2022-09-15T10:42:00Z">
              <w:tcPr>
                <w:tcW w:w="1701" w:type="dxa"/>
                <w:gridSpan w:val="2"/>
                <w:tcBorders>
                  <w:bottom w:val="single" w:sz="12" w:space="0" w:color="auto"/>
                </w:tcBorders>
              </w:tcPr>
            </w:tcPrChange>
          </w:tcPr>
          <w:p w14:paraId="6A064AB6" w14:textId="77777777" w:rsidR="00F625AB" w:rsidRPr="00EA2CED" w:rsidRDefault="00F625AB" w:rsidP="00E1685F">
            <w:pPr>
              <w:ind w:firstLine="0"/>
              <w:jc w:val="center"/>
              <w:rPr>
                <w:ins w:id="517" w:author="Chen Heller" w:date="2022-09-14T21:55:00Z"/>
                <w:b/>
                <w:bCs/>
              </w:rPr>
              <w:pPrChange w:id="518" w:author="Chen Heller" w:date="2022-09-15T10:19:00Z">
                <w:pPr>
                  <w:ind w:firstLine="0"/>
                </w:pPr>
              </w:pPrChange>
            </w:pPr>
            <w:ins w:id="519" w:author="Chen Heller" w:date="2022-09-14T21:55:00Z">
              <w:r w:rsidRPr="00EA2CED">
                <w:rPr>
                  <w:b/>
                  <w:bCs/>
                </w:rPr>
                <w:t>Incongruent</w:t>
              </w:r>
            </w:ins>
          </w:p>
        </w:tc>
        <w:tc>
          <w:tcPr>
            <w:tcW w:w="709" w:type="dxa"/>
            <w:tcBorders>
              <w:top w:val="single" w:sz="12" w:space="0" w:color="auto"/>
            </w:tcBorders>
            <w:tcPrChange w:id="520" w:author="Chen Heller" w:date="2022-09-15T10:42:00Z">
              <w:tcPr>
                <w:tcW w:w="709" w:type="dxa"/>
                <w:gridSpan w:val="2"/>
              </w:tcPr>
            </w:tcPrChange>
          </w:tcPr>
          <w:p w14:paraId="0E6D1B96" w14:textId="77777777" w:rsidR="00F625AB" w:rsidRPr="00EA2CED" w:rsidRDefault="00F625AB" w:rsidP="00EA2CED">
            <w:pPr>
              <w:ind w:firstLine="0"/>
              <w:jc w:val="center"/>
              <w:rPr>
                <w:ins w:id="521" w:author="Chen Heller" w:date="2022-09-14T21:55:00Z"/>
                <w:b/>
                <w:bCs/>
              </w:rPr>
            </w:pPr>
          </w:p>
        </w:tc>
        <w:tc>
          <w:tcPr>
            <w:tcW w:w="992" w:type="dxa"/>
            <w:tcBorders>
              <w:top w:val="single" w:sz="12" w:space="0" w:color="auto"/>
            </w:tcBorders>
            <w:tcPrChange w:id="522" w:author="Chen Heller" w:date="2022-09-15T10:42:00Z">
              <w:tcPr>
                <w:tcW w:w="992" w:type="dxa"/>
                <w:gridSpan w:val="2"/>
              </w:tcPr>
            </w:tcPrChange>
          </w:tcPr>
          <w:p w14:paraId="0AC7F973" w14:textId="77777777" w:rsidR="00F625AB" w:rsidRPr="00EA2CED" w:rsidRDefault="00F625AB" w:rsidP="00EA2CED">
            <w:pPr>
              <w:ind w:firstLine="0"/>
              <w:jc w:val="center"/>
              <w:rPr>
                <w:ins w:id="523" w:author="Chen Heller" w:date="2022-09-14T21:55:00Z"/>
                <w:b/>
                <w:bCs/>
              </w:rPr>
            </w:pPr>
          </w:p>
        </w:tc>
        <w:tc>
          <w:tcPr>
            <w:tcW w:w="1701" w:type="dxa"/>
            <w:tcBorders>
              <w:top w:val="single" w:sz="12" w:space="0" w:color="auto"/>
            </w:tcBorders>
            <w:tcPrChange w:id="524" w:author="Chen Heller" w:date="2022-09-15T10:42:00Z">
              <w:tcPr>
                <w:tcW w:w="1701" w:type="dxa"/>
                <w:gridSpan w:val="2"/>
              </w:tcPr>
            </w:tcPrChange>
          </w:tcPr>
          <w:p w14:paraId="34B96DD8" w14:textId="77777777" w:rsidR="00F625AB" w:rsidRDefault="00F625AB" w:rsidP="00EA2CED">
            <w:pPr>
              <w:ind w:firstLine="0"/>
              <w:rPr>
                <w:ins w:id="525" w:author="Chen Heller" w:date="2022-09-14T21:55:00Z"/>
              </w:rPr>
            </w:pPr>
          </w:p>
        </w:tc>
        <w:tc>
          <w:tcPr>
            <w:tcW w:w="709" w:type="dxa"/>
            <w:tcBorders>
              <w:top w:val="single" w:sz="12" w:space="0" w:color="auto"/>
            </w:tcBorders>
            <w:tcPrChange w:id="526" w:author="Chen Heller" w:date="2022-09-15T10:42:00Z">
              <w:tcPr>
                <w:tcW w:w="709" w:type="dxa"/>
                <w:gridSpan w:val="2"/>
              </w:tcPr>
            </w:tcPrChange>
          </w:tcPr>
          <w:p w14:paraId="48B7D2BB" w14:textId="77777777" w:rsidR="00F625AB" w:rsidRDefault="00F625AB" w:rsidP="00EA2CED">
            <w:pPr>
              <w:ind w:firstLine="0"/>
              <w:rPr>
                <w:ins w:id="527" w:author="Chen Heller" w:date="2022-09-14T21:55:00Z"/>
              </w:rPr>
            </w:pPr>
          </w:p>
        </w:tc>
      </w:tr>
      <w:tr w:rsidR="00F625AB" w14:paraId="42B7061E" w14:textId="77777777" w:rsidTr="00D03187">
        <w:trPr>
          <w:trHeight w:val="254"/>
          <w:ins w:id="528" w:author="Chen Heller" w:date="2022-09-14T21:55:00Z"/>
          <w:trPrChange w:id="529" w:author="Chen Heller" w:date="2022-09-15T10:42:00Z">
            <w:trPr>
              <w:gridAfter w:val="0"/>
              <w:trHeight w:val="254"/>
            </w:trPr>
          </w:trPrChange>
        </w:trPr>
        <w:tc>
          <w:tcPr>
            <w:tcW w:w="284" w:type="dxa"/>
            <w:tcBorders>
              <w:bottom w:val="single" w:sz="12" w:space="0" w:color="auto"/>
            </w:tcBorders>
            <w:tcPrChange w:id="530"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1" w:author="Chen Heller" w:date="2022-09-14T21:55:00Z"/>
                <w:b/>
                <w:bCs/>
              </w:rPr>
            </w:pPr>
          </w:p>
        </w:tc>
        <w:tc>
          <w:tcPr>
            <w:tcW w:w="2268" w:type="dxa"/>
            <w:tcBorders>
              <w:bottom w:val="single" w:sz="12" w:space="0" w:color="auto"/>
            </w:tcBorders>
            <w:tcPrChange w:id="532"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3" w:author="Chen Heller" w:date="2022-09-14T21:55:00Z"/>
                <w:b/>
                <w:bCs/>
              </w:rPr>
            </w:pPr>
          </w:p>
        </w:tc>
        <w:tc>
          <w:tcPr>
            <w:tcW w:w="1701" w:type="dxa"/>
            <w:tcBorders>
              <w:top w:val="single" w:sz="12" w:space="0" w:color="auto"/>
              <w:bottom w:val="single" w:sz="12" w:space="0" w:color="auto"/>
            </w:tcBorders>
            <w:tcPrChange w:id="534"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35" w:author="Chen Heller" w:date="2022-09-14T21:55:00Z"/>
                <w:b/>
                <w:bCs/>
              </w:rPr>
            </w:pPr>
            <w:ins w:id="536" w:author="Chen Heller" w:date="2022-09-14T21:55:00Z">
              <w:r>
                <w:rPr>
                  <w:b/>
                  <w:bCs/>
                </w:rPr>
                <w:t>M (SD)</w:t>
              </w:r>
            </w:ins>
          </w:p>
        </w:tc>
        <w:tc>
          <w:tcPr>
            <w:tcW w:w="1701" w:type="dxa"/>
            <w:tcBorders>
              <w:top w:val="single" w:sz="12" w:space="0" w:color="auto"/>
              <w:bottom w:val="single" w:sz="12" w:space="0" w:color="auto"/>
            </w:tcBorders>
            <w:tcPrChange w:id="537"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38" w:author="Chen Heller" w:date="2022-09-14T21:55:00Z"/>
                <w:b/>
                <w:bCs/>
              </w:rPr>
            </w:pPr>
            <w:ins w:id="539" w:author="Chen Heller" w:date="2022-09-14T21:55:00Z">
              <w:r>
                <w:rPr>
                  <w:b/>
                  <w:bCs/>
                </w:rPr>
                <w:t>M (SD)</w:t>
              </w:r>
            </w:ins>
          </w:p>
        </w:tc>
        <w:tc>
          <w:tcPr>
            <w:tcW w:w="709" w:type="dxa"/>
            <w:tcBorders>
              <w:bottom w:val="single" w:sz="12" w:space="0" w:color="auto"/>
            </w:tcBorders>
            <w:tcPrChange w:id="540"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1" w:author="Chen Heller" w:date="2022-09-14T21:55:00Z"/>
                <w:b/>
                <w:bCs/>
              </w:rPr>
            </w:pPr>
            <w:ins w:id="542" w:author="Chen Heller" w:date="2022-09-14T21:55:00Z">
              <w:r>
                <w:rPr>
                  <w:b/>
                  <w:bCs/>
                </w:rPr>
                <w:t>t(8)</w:t>
              </w:r>
            </w:ins>
          </w:p>
        </w:tc>
        <w:tc>
          <w:tcPr>
            <w:tcW w:w="992" w:type="dxa"/>
            <w:tcBorders>
              <w:bottom w:val="single" w:sz="12" w:space="0" w:color="auto"/>
            </w:tcBorders>
            <w:tcPrChange w:id="543"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4" w:author="Chen Heller" w:date="2022-09-14T21:55:00Z"/>
                <w:b/>
                <w:bCs/>
              </w:rPr>
            </w:pPr>
            <w:ins w:id="545" w:author="Chen Heller" w:date="2022-09-14T21:55:00Z">
              <w:r>
                <w:rPr>
                  <w:b/>
                  <w:bCs/>
                </w:rPr>
                <w:t>p</w:t>
              </w:r>
            </w:ins>
          </w:p>
        </w:tc>
        <w:tc>
          <w:tcPr>
            <w:tcW w:w="1701" w:type="dxa"/>
            <w:tcBorders>
              <w:bottom w:val="single" w:sz="12" w:space="0" w:color="auto"/>
            </w:tcBorders>
            <w:tcPrChange w:id="546"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47" w:author="Chen Heller" w:date="2022-09-14T21:55:00Z"/>
                <w:b/>
                <w:bCs/>
              </w:rPr>
            </w:pPr>
            <w:ins w:id="548" w:author="Chen Heller" w:date="2022-09-14T21:55:00Z">
              <w:r>
                <w:rPr>
                  <w:b/>
                  <w:bCs/>
                </w:rPr>
                <w:t>CI</w:t>
              </w:r>
            </w:ins>
          </w:p>
        </w:tc>
        <w:tc>
          <w:tcPr>
            <w:tcW w:w="709" w:type="dxa"/>
            <w:tcBorders>
              <w:bottom w:val="single" w:sz="12" w:space="0" w:color="auto"/>
            </w:tcBorders>
            <w:tcPrChange w:id="549"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0" w:author="Chen Heller" w:date="2022-09-14T21:55:00Z"/>
                <w:b/>
                <w:bCs/>
              </w:rPr>
            </w:pPr>
            <w:ins w:id="551" w:author="Chen Heller" w:date="2022-09-14T21:55:00Z">
              <w:r>
                <w:rPr>
                  <w:b/>
                  <w:bCs/>
                </w:rPr>
                <w:t>d</w:t>
              </w:r>
            </w:ins>
          </w:p>
        </w:tc>
      </w:tr>
      <w:tr w:rsidR="00F625AB" w14:paraId="7E3A973E" w14:textId="77777777" w:rsidTr="003538C4">
        <w:trPr>
          <w:trHeight w:val="313"/>
          <w:ins w:id="552" w:author="Chen Heller" w:date="2022-09-14T21:55:00Z"/>
          <w:trPrChange w:id="553" w:author="Chen Heller" w:date="2022-09-15T10:42:00Z">
            <w:trPr>
              <w:gridAfter w:val="0"/>
              <w:trHeight w:val="313"/>
            </w:trPr>
          </w:trPrChange>
        </w:trPr>
        <w:tc>
          <w:tcPr>
            <w:tcW w:w="10065" w:type="dxa"/>
            <w:gridSpan w:val="8"/>
            <w:tcBorders>
              <w:top w:val="single" w:sz="12" w:space="0" w:color="auto"/>
            </w:tcBorders>
            <w:tcPrChange w:id="554"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55" w:author="Chen Heller" w:date="2022-09-14T21:55:00Z"/>
              </w:rPr>
            </w:pPr>
            <w:ins w:id="556" w:author="Chen Heller" w:date="2022-09-14T21:55:00Z">
              <w:r>
                <w:rPr>
                  <w:b/>
                  <w:bCs/>
                </w:rPr>
                <w:t>Reaching</w:t>
              </w:r>
            </w:ins>
          </w:p>
        </w:tc>
      </w:tr>
      <w:tr w:rsidR="00F625AB" w14:paraId="60E71E84" w14:textId="77777777" w:rsidTr="00D03187">
        <w:trPr>
          <w:trHeight w:val="490"/>
          <w:ins w:id="557" w:author="Chen Heller" w:date="2022-09-14T21:55:00Z"/>
          <w:trPrChange w:id="558" w:author="Chen Heller" w:date="2022-09-15T10:42:00Z">
            <w:trPr>
              <w:gridAfter w:val="0"/>
              <w:trHeight w:val="490"/>
            </w:trPr>
          </w:trPrChange>
        </w:trPr>
        <w:tc>
          <w:tcPr>
            <w:tcW w:w="284" w:type="dxa"/>
            <w:vMerge w:val="restart"/>
            <w:tcBorders>
              <w:bottom w:val="single" w:sz="12" w:space="0" w:color="auto"/>
            </w:tcBorders>
            <w:tcPrChange w:id="559"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0" w:author="Chen Heller" w:date="2022-09-14T21:55:00Z"/>
                <w:b/>
                <w:bCs/>
              </w:rPr>
            </w:pPr>
          </w:p>
        </w:tc>
        <w:tc>
          <w:tcPr>
            <w:tcW w:w="2268" w:type="dxa"/>
            <w:tcPrChange w:id="561" w:author="Chen Heller" w:date="2022-09-15T10:42:00Z">
              <w:tcPr>
                <w:tcW w:w="2126" w:type="dxa"/>
                <w:gridSpan w:val="2"/>
              </w:tcPr>
            </w:tcPrChange>
          </w:tcPr>
          <w:p w14:paraId="4820B497" w14:textId="77777777" w:rsidR="00F625AB" w:rsidRPr="00EA2CED" w:rsidRDefault="00F625AB" w:rsidP="00EA2CED">
            <w:pPr>
              <w:ind w:firstLine="0"/>
              <w:rPr>
                <w:ins w:id="562" w:author="Chen Heller" w:date="2022-09-14T21:55:00Z"/>
                <w:b/>
                <w:bCs/>
              </w:rPr>
            </w:pPr>
            <w:ins w:id="563" w:author="Chen Heller" w:date="2022-09-14T21:55:00Z">
              <w:r w:rsidRPr="00EA2CED">
                <w:rPr>
                  <w:b/>
                  <w:bCs/>
                </w:rPr>
                <w:t>Reach area</w:t>
              </w:r>
            </w:ins>
          </w:p>
        </w:tc>
        <w:tc>
          <w:tcPr>
            <w:tcW w:w="1701" w:type="dxa"/>
            <w:tcPrChange w:id="564" w:author="Chen Heller" w:date="2022-09-15T10:42:00Z">
              <w:tcPr>
                <w:tcW w:w="1701" w:type="dxa"/>
                <w:gridSpan w:val="2"/>
              </w:tcPr>
            </w:tcPrChange>
          </w:tcPr>
          <w:p w14:paraId="29BCDA47" w14:textId="77777777" w:rsidR="00F625AB" w:rsidRDefault="00F625AB" w:rsidP="00EA2CED">
            <w:pPr>
              <w:ind w:firstLine="0"/>
              <w:rPr>
                <w:ins w:id="565" w:author="Chen Heller" w:date="2022-09-14T21:55:00Z"/>
              </w:rPr>
            </w:pPr>
            <w:ins w:id="566" w:author="Chen Heller" w:date="2022-09-14T21:55:00Z">
              <w:r>
                <w:t>1.50 (0.28)</w:t>
              </w:r>
            </w:ins>
          </w:p>
        </w:tc>
        <w:tc>
          <w:tcPr>
            <w:tcW w:w="1701" w:type="dxa"/>
            <w:tcPrChange w:id="567" w:author="Chen Heller" w:date="2022-09-15T10:42:00Z">
              <w:tcPr>
                <w:tcW w:w="1701" w:type="dxa"/>
                <w:gridSpan w:val="2"/>
              </w:tcPr>
            </w:tcPrChange>
          </w:tcPr>
          <w:p w14:paraId="4D0E8BF7" w14:textId="77777777" w:rsidR="00F625AB" w:rsidRDefault="00F625AB" w:rsidP="00EA2CED">
            <w:pPr>
              <w:ind w:firstLine="0"/>
              <w:rPr>
                <w:ins w:id="568" w:author="Chen Heller" w:date="2022-09-14T21:55:00Z"/>
              </w:rPr>
            </w:pPr>
            <w:ins w:id="569" w:author="Chen Heller" w:date="2022-09-14T21:55:00Z">
              <w:r>
                <w:t>1.39 (0.64)</w:t>
              </w:r>
            </w:ins>
          </w:p>
        </w:tc>
        <w:tc>
          <w:tcPr>
            <w:tcW w:w="709" w:type="dxa"/>
            <w:tcPrChange w:id="570" w:author="Chen Heller" w:date="2022-09-15T10:42:00Z">
              <w:tcPr>
                <w:tcW w:w="709" w:type="dxa"/>
                <w:gridSpan w:val="2"/>
              </w:tcPr>
            </w:tcPrChange>
          </w:tcPr>
          <w:p w14:paraId="421C6915" w14:textId="77777777" w:rsidR="00F625AB" w:rsidRDefault="00F625AB" w:rsidP="00EA2CED">
            <w:pPr>
              <w:ind w:firstLine="0"/>
              <w:rPr>
                <w:ins w:id="571" w:author="Chen Heller" w:date="2022-09-14T21:55:00Z"/>
              </w:rPr>
            </w:pPr>
          </w:p>
        </w:tc>
        <w:tc>
          <w:tcPr>
            <w:tcW w:w="992" w:type="dxa"/>
            <w:tcPrChange w:id="572" w:author="Chen Heller" w:date="2022-09-15T10:42:00Z">
              <w:tcPr>
                <w:tcW w:w="992" w:type="dxa"/>
                <w:gridSpan w:val="2"/>
              </w:tcPr>
            </w:tcPrChange>
          </w:tcPr>
          <w:p w14:paraId="56F8291D" w14:textId="77777777" w:rsidR="00F625AB" w:rsidRDefault="00F625AB" w:rsidP="00EA2CED">
            <w:pPr>
              <w:ind w:firstLine="0"/>
              <w:rPr>
                <w:ins w:id="573" w:author="Chen Heller" w:date="2022-09-14T21:55:00Z"/>
              </w:rPr>
            </w:pPr>
            <w:ins w:id="574" w:author="Chen Heller" w:date="2022-09-14T21:55:00Z">
              <w:r>
                <w:t>0.699</w:t>
              </w:r>
            </w:ins>
          </w:p>
        </w:tc>
        <w:tc>
          <w:tcPr>
            <w:tcW w:w="1701" w:type="dxa"/>
            <w:tcPrChange w:id="575" w:author="Chen Heller" w:date="2022-09-15T10:42:00Z">
              <w:tcPr>
                <w:tcW w:w="1701" w:type="dxa"/>
                <w:gridSpan w:val="2"/>
              </w:tcPr>
            </w:tcPrChange>
          </w:tcPr>
          <w:p w14:paraId="094E1940" w14:textId="77777777" w:rsidR="00F625AB" w:rsidRDefault="00F625AB" w:rsidP="00EA2CED">
            <w:pPr>
              <w:ind w:firstLine="0"/>
              <w:rPr>
                <w:ins w:id="576" w:author="Chen Heller" w:date="2022-09-14T21:55:00Z"/>
              </w:rPr>
            </w:pPr>
            <w:ins w:id="577" w:author="Chen Heller" w:date="2022-09-14T21:55:00Z">
              <w:r>
                <w:t>-0.14, 0.36</w:t>
              </w:r>
            </w:ins>
          </w:p>
        </w:tc>
        <w:tc>
          <w:tcPr>
            <w:tcW w:w="709" w:type="dxa"/>
            <w:tcPrChange w:id="578" w:author="Chen Heller" w:date="2022-09-15T10:42:00Z">
              <w:tcPr>
                <w:tcW w:w="709" w:type="dxa"/>
                <w:gridSpan w:val="2"/>
              </w:tcPr>
            </w:tcPrChange>
          </w:tcPr>
          <w:p w14:paraId="142B6C51" w14:textId="77777777" w:rsidR="00F625AB" w:rsidRDefault="00F625AB" w:rsidP="00EA2CED">
            <w:pPr>
              <w:ind w:firstLine="0"/>
              <w:rPr>
                <w:ins w:id="579" w:author="Chen Heller" w:date="2022-09-14T21:55:00Z"/>
              </w:rPr>
            </w:pPr>
            <w:ins w:id="580" w:author="Chen Heller" w:date="2022-09-14T21:55:00Z">
              <w:r>
                <w:t>0.23</w:t>
              </w:r>
            </w:ins>
          </w:p>
        </w:tc>
      </w:tr>
      <w:tr w:rsidR="00F625AB" w14:paraId="546D8528" w14:textId="77777777" w:rsidTr="00D03187">
        <w:trPr>
          <w:trHeight w:val="490"/>
          <w:ins w:id="581" w:author="Chen Heller" w:date="2022-09-14T21:55:00Z"/>
          <w:trPrChange w:id="582" w:author="Chen Heller" w:date="2022-09-15T10:42:00Z">
            <w:trPr>
              <w:gridAfter w:val="0"/>
              <w:trHeight w:val="490"/>
            </w:trPr>
          </w:trPrChange>
        </w:trPr>
        <w:tc>
          <w:tcPr>
            <w:tcW w:w="284" w:type="dxa"/>
            <w:vMerge/>
            <w:tcBorders>
              <w:top w:val="single" w:sz="12" w:space="0" w:color="auto"/>
              <w:bottom w:val="single" w:sz="12" w:space="0" w:color="auto"/>
            </w:tcBorders>
            <w:tcPrChange w:id="583"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4" w:author="Chen Heller" w:date="2022-09-14T21:55:00Z"/>
                <w:b/>
                <w:bCs/>
              </w:rPr>
            </w:pPr>
          </w:p>
        </w:tc>
        <w:tc>
          <w:tcPr>
            <w:tcW w:w="2268" w:type="dxa"/>
            <w:tcPrChange w:id="585" w:author="Chen Heller" w:date="2022-09-15T10:42:00Z">
              <w:tcPr>
                <w:tcW w:w="2126" w:type="dxa"/>
                <w:gridSpan w:val="2"/>
              </w:tcPr>
            </w:tcPrChange>
          </w:tcPr>
          <w:p w14:paraId="66320C4C" w14:textId="77777777" w:rsidR="00F625AB" w:rsidRPr="00EA2CED" w:rsidRDefault="00F625AB" w:rsidP="00EA2CED">
            <w:pPr>
              <w:ind w:firstLine="0"/>
              <w:rPr>
                <w:ins w:id="586" w:author="Chen Heller" w:date="2022-09-14T21:55:00Z"/>
                <w:b/>
                <w:bCs/>
              </w:rPr>
            </w:pPr>
            <w:ins w:id="587" w:author="Chen Heller" w:date="2022-09-14T21:55:00Z">
              <w:r w:rsidRPr="00EA2CED">
                <w:rPr>
                  <w:b/>
                  <w:bCs/>
                </w:rPr>
                <w:t>Traveled distance</w:t>
              </w:r>
            </w:ins>
          </w:p>
        </w:tc>
        <w:tc>
          <w:tcPr>
            <w:tcW w:w="1701" w:type="dxa"/>
            <w:tcPrChange w:id="588" w:author="Chen Heller" w:date="2022-09-15T10:42:00Z">
              <w:tcPr>
                <w:tcW w:w="1701" w:type="dxa"/>
                <w:gridSpan w:val="2"/>
              </w:tcPr>
            </w:tcPrChange>
          </w:tcPr>
          <w:p w14:paraId="290EA18B" w14:textId="77777777" w:rsidR="00F625AB" w:rsidRDefault="00F625AB" w:rsidP="00EA2CED">
            <w:pPr>
              <w:ind w:firstLine="0"/>
              <w:rPr>
                <w:ins w:id="589" w:author="Chen Heller" w:date="2022-09-14T21:55:00Z"/>
              </w:rPr>
            </w:pPr>
            <w:ins w:id="590" w:author="Chen Heller" w:date="2022-09-14T21:55:00Z">
              <w:r>
                <w:t>37.20 (1.09)</w:t>
              </w:r>
            </w:ins>
          </w:p>
        </w:tc>
        <w:tc>
          <w:tcPr>
            <w:tcW w:w="1701" w:type="dxa"/>
            <w:tcPrChange w:id="591" w:author="Chen Heller" w:date="2022-09-15T10:42:00Z">
              <w:tcPr>
                <w:tcW w:w="1701" w:type="dxa"/>
                <w:gridSpan w:val="2"/>
              </w:tcPr>
            </w:tcPrChange>
          </w:tcPr>
          <w:p w14:paraId="3158147C" w14:textId="77777777" w:rsidR="00F625AB" w:rsidRDefault="00F625AB" w:rsidP="00EA2CED">
            <w:pPr>
              <w:ind w:firstLine="0"/>
              <w:rPr>
                <w:ins w:id="592" w:author="Chen Heller" w:date="2022-09-14T21:55:00Z"/>
              </w:rPr>
            </w:pPr>
            <w:ins w:id="593" w:author="Chen Heller" w:date="2022-09-14T21:55:00Z">
              <w:r>
                <w:t>37.67 (1.17)</w:t>
              </w:r>
            </w:ins>
          </w:p>
        </w:tc>
        <w:tc>
          <w:tcPr>
            <w:tcW w:w="709" w:type="dxa"/>
            <w:tcPrChange w:id="594" w:author="Chen Heller" w:date="2022-09-15T10:42:00Z">
              <w:tcPr>
                <w:tcW w:w="709" w:type="dxa"/>
                <w:gridSpan w:val="2"/>
              </w:tcPr>
            </w:tcPrChange>
          </w:tcPr>
          <w:p w14:paraId="1B169B5C" w14:textId="77777777" w:rsidR="00F625AB" w:rsidRDefault="00F625AB" w:rsidP="00EA2CED">
            <w:pPr>
              <w:ind w:firstLine="0"/>
              <w:rPr>
                <w:ins w:id="595" w:author="Chen Heller" w:date="2022-09-14T21:55:00Z"/>
              </w:rPr>
            </w:pPr>
            <w:ins w:id="596" w:author="Chen Heller" w:date="2022-09-14T21:55:00Z">
              <w:r>
                <w:t>1</w:t>
              </w:r>
            </w:ins>
          </w:p>
        </w:tc>
        <w:tc>
          <w:tcPr>
            <w:tcW w:w="992" w:type="dxa"/>
            <w:tcPrChange w:id="597" w:author="Chen Heller" w:date="2022-09-15T10:42:00Z">
              <w:tcPr>
                <w:tcW w:w="992" w:type="dxa"/>
                <w:gridSpan w:val="2"/>
              </w:tcPr>
            </w:tcPrChange>
          </w:tcPr>
          <w:p w14:paraId="4D52E8BF" w14:textId="77777777" w:rsidR="00F625AB" w:rsidRDefault="00F625AB" w:rsidP="00EA2CED">
            <w:pPr>
              <w:ind w:firstLine="0"/>
              <w:rPr>
                <w:ins w:id="598" w:author="Chen Heller" w:date="2022-09-14T21:55:00Z"/>
              </w:rPr>
            </w:pPr>
            <w:ins w:id="599" w:author="Chen Heller" w:date="2022-09-14T21:55:00Z">
              <w:r>
                <w:t>0.342</w:t>
              </w:r>
            </w:ins>
          </w:p>
        </w:tc>
        <w:tc>
          <w:tcPr>
            <w:tcW w:w="1701" w:type="dxa"/>
            <w:tcPrChange w:id="600" w:author="Chen Heller" w:date="2022-09-15T10:42:00Z">
              <w:tcPr>
                <w:tcW w:w="1701" w:type="dxa"/>
                <w:gridSpan w:val="2"/>
              </w:tcPr>
            </w:tcPrChange>
          </w:tcPr>
          <w:p w14:paraId="00B7B671" w14:textId="77777777" w:rsidR="00F625AB" w:rsidRDefault="00F625AB" w:rsidP="00EA2CED">
            <w:pPr>
              <w:ind w:firstLine="0"/>
              <w:rPr>
                <w:ins w:id="601" w:author="Chen Heller" w:date="2022-09-14T21:55:00Z"/>
              </w:rPr>
            </w:pPr>
            <w:ins w:id="602" w:author="Chen Heller" w:date="2022-09-14T21:55:00Z">
              <w:r>
                <w:t>-1.54, 0.60</w:t>
              </w:r>
            </w:ins>
          </w:p>
        </w:tc>
        <w:tc>
          <w:tcPr>
            <w:tcW w:w="709" w:type="dxa"/>
            <w:tcPrChange w:id="603" w:author="Chen Heller" w:date="2022-09-15T10:42:00Z">
              <w:tcPr>
                <w:tcW w:w="709" w:type="dxa"/>
                <w:gridSpan w:val="2"/>
              </w:tcPr>
            </w:tcPrChange>
          </w:tcPr>
          <w:p w14:paraId="22DEB25E" w14:textId="77777777" w:rsidR="00F625AB" w:rsidRDefault="00F625AB" w:rsidP="00EA2CED">
            <w:pPr>
              <w:ind w:firstLine="0"/>
              <w:rPr>
                <w:ins w:id="604" w:author="Chen Heller" w:date="2022-09-14T21:55:00Z"/>
              </w:rPr>
            </w:pPr>
            <w:ins w:id="605" w:author="Chen Heller" w:date="2022-09-14T21:55:00Z">
              <w:r>
                <w:t>0.34</w:t>
              </w:r>
            </w:ins>
          </w:p>
        </w:tc>
      </w:tr>
      <w:tr w:rsidR="00F625AB" w14:paraId="3477F4C1" w14:textId="77777777" w:rsidTr="00D03187">
        <w:trPr>
          <w:trHeight w:val="490"/>
          <w:ins w:id="606" w:author="Chen Heller" w:date="2022-09-14T21:55:00Z"/>
          <w:trPrChange w:id="607" w:author="Chen Heller" w:date="2022-09-15T10:42:00Z">
            <w:trPr>
              <w:gridAfter w:val="0"/>
              <w:trHeight w:val="490"/>
            </w:trPr>
          </w:trPrChange>
        </w:trPr>
        <w:tc>
          <w:tcPr>
            <w:tcW w:w="284" w:type="dxa"/>
            <w:vMerge/>
            <w:tcBorders>
              <w:top w:val="single" w:sz="12" w:space="0" w:color="auto"/>
              <w:bottom w:val="single" w:sz="12" w:space="0" w:color="auto"/>
            </w:tcBorders>
            <w:tcPrChange w:id="608"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09" w:author="Chen Heller" w:date="2022-09-14T21:55:00Z"/>
                <w:b/>
                <w:bCs/>
              </w:rPr>
            </w:pPr>
          </w:p>
        </w:tc>
        <w:tc>
          <w:tcPr>
            <w:tcW w:w="2268" w:type="dxa"/>
            <w:tcPrChange w:id="610" w:author="Chen Heller" w:date="2022-09-15T10:42:00Z">
              <w:tcPr>
                <w:tcW w:w="2126" w:type="dxa"/>
                <w:gridSpan w:val="2"/>
              </w:tcPr>
            </w:tcPrChange>
          </w:tcPr>
          <w:p w14:paraId="20977C07" w14:textId="77777777" w:rsidR="00F625AB" w:rsidRPr="00EA2CED" w:rsidRDefault="00F625AB" w:rsidP="00EA2CED">
            <w:pPr>
              <w:ind w:firstLine="0"/>
              <w:rPr>
                <w:ins w:id="611" w:author="Chen Heller" w:date="2022-09-14T21:55:00Z"/>
                <w:b/>
                <w:bCs/>
              </w:rPr>
            </w:pPr>
            <w:ins w:id="612" w:author="Chen Heller" w:date="2022-09-14T21:55:00Z">
              <w:r w:rsidRPr="00EA2CED">
                <w:rPr>
                  <w:b/>
                  <w:bCs/>
                </w:rPr>
                <w:t>Reaction time</w:t>
              </w:r>
            </w:ins>
          </w:p>
        </w:tc>
        <w:tc>
          <w:tcPr>
            <w:tcW w:w="1701" w:type="dxa"/>
            <w:tcPrChange w:id="613" w:author="Chen Heller" w:date="2022-09-15T10:42:00Z">
              <w:tcPr>
                <w:tcW w:w="1701" w:type="dxa"/>
                <w:gridSpan w:val="2"/>
              </w:tcPr>
            </w:tcPrChange>
          </w:tcPr>
          <w:p w14:paraId="6E7DDB74" w14:textId="77777777" w:rsidR="00F625AB" w:rsidRDefault="00F625AB" w:rsidP="00EA2CED">
            <w:pPr>
              <w:ind w:firstLine="0"/>
              <w:rPr>
                <w:ins w:id="614" w:author="Chen Heller" w:date="2022-09-14T21:55:00Z"/>
              </w:rPr>
            </w:pPr>
            <w:ins w:id="615" w:author="Chen Heller" w:date="2022-09-14T21:55:00Z">
              <w:r>
                <w:t>140.44 (34.23)</w:t>
              </w:r>
            </w:ins>
          </w:p>
        </w:tc>
        <w:tc>
          <w:tcPr>
            <w:tcW w:w="1701" w:type="dxa"/>
            <w:tcPrChange w:id="616" w:author="Chen Heller" w:date="2022-09-15T10:42:00Z">
              <w:tcPr>
                <w:tcW w:w="1701" w:type="dxa"/>
                <w:gridSpan w:val="2"/>
              </w:tcPr>
            </w:tcPrChange>
          </w:tcPr>
          <w:p w14:paraId="6D58D2D8" w14:textId="77777777" w:rsidR="00F625AB" w:rsidRDefault="00F625AB" w:rsidP="00EA2CED">
            <w:pPr>
              <w:ind w:firstLine="0"/>
              <w:rPr>
                <w:ins w:id="617" w:author="Chen Heller" w:date="2022-09-14T21:55:00Z"/>
              </w:rPr>
            </w:pPr>
            <w:ins w:id="618" w:author="Chen Heller" w:date="2022-09-14T21:55:00Z">
              <w:r>
                <w:t>144.27 (33.21)</w:t>
              </w:r>
            </w:ins>
          </w:p>
        </w:tc>
        <w:tc>
          <w:tcPr>
            <w:tcW w:w="709" w:type="dxa"/>
            <w:tcPrChange w:id="619" w:author="Chen Heller" w:date="2022-09-15T10:42:00Z">
              <w:tcPr>
                <w:tcW w:w="709" w:type="dxa"/>
                <w:gridSpan w:val="2"/>
              </w:tcPr>
            </w:tcPrChange>
          </w:tcPr>
          <w:p w14:paraId="039DA348" w14:textId="77777777" w:rsidR="00F625AB" w:rsidRDefault="00F625AB" w:rsidP="00EA2CED">
            <w:pPr>
              <w:ind w:firstLine="0"/>
              <w:rPr>
                <w:ins w:id="620" w:author="Chen Heller" w:date="2022-09-14T21:55:00Z"/>
              </w:rPr>
            </w:pPr>
          </w:p>
        </w:tc>
        <w:tc>
          <w:tcPr>
            <w:tcW w:w="992" w:type="dxa"/>
            <w:tcPrChange w:id="621" w:author="Chen Heller" w:date="2022-09-15T10:42:00Z">
              <w:tcPr>
                <w:tcW w:w="992" w:type="dxa"/>
                <w:gridSpan w:val="2"/>
              </w:tcPr>
            </w:tcPrChange>
          </w:tcPr>
          <w:p w14:paraId="518DA98B" w14:textId="77777777" w:rsidR="00F625AB" w:rsidRDefault="00F625AB" w:rsidP="00EA2CED">
            <w:pPr>
              <w:ind w:firstLine="0"/>
              <w:rPr>
                <w:ins w:id="622" w:author="Chen Heller" w:date="2022-09-14T21:55:00Z"/>
              </w:rPr>
            </w:pPr>
            <w:ins w:id="623" w:author="Chen Heller" w:date="2022-09-14T21:55:00Z">
              <w:r>
                <w:t>0.273</w:t>
              </w:r>
            </w:ins>
          </w:p>
        </w:tc>
        <w:tc>
          <w:tcPr>
            <w:tcW w:w="1701" w:type="dxa"/>
            <w:tcPrChange w:id="624" w:author="Chen Heller" w:date="2022-09-15T10:42:00Z">
              <w:tcPr>
                <w:tcW w:w="1701" w:type="dxa"/>
                <w:gridSpan w:val="2"/>
              </w:tcPr>
            </w:tcPrChange>
          </w:tcPr>
          <w:p w14:paraId="42AE0FAA" w14:textId="77777777" w:rsidR="00F625AB" w:rsidRDefault="00F625AB" w:rsidP="00EA2CED">
            <w:pPr>
              <w:ind w:firstLine="0"/>
              <w:rPr>
                <w:ins w:id="625" w:author="Chen Heller" w:date="2022-09-14T21:55:00Z"/>
              </w:rPr>
            </w:pPr>
            <w:ins w:id="626" w:author="Chen Heller" w:date="2022-09-14T21:55:00Z">
              <w:r>
                <w:t>-9.62, 1.93</w:t>
              </w:r>
            </w:ins>
          </w:p>
        </w:tc>
        <w:tc>
          <w:tcPr>
            <w:tcW w:w="709" w:type="dxa"/>
            <w:tcPrChange w:id="627" w:author="Chen Heller" w:date="2022-09-15T10:42:00Z">
              <w:tcPr>
                <w:tcW w:w="709" w:type="dxa"/>
                <w:gridSpan w:val="2"/>
              </w:tcPr>
            </w:tcPrChange>
          </w:tcPr>
          <w:p w14:paraId="2A9BC241" w14:textId="77777777" w:rsidR="00F625AB" w:rsidRDefault="00F625AB" w:rsidP="00EA2CED">
            <w:pPr>
              <w:ind w:firstLine="0"/>
              <w:rPr>
                <w:ins w:id="628" w:author="Chen Heller" w:date="2022-09-14T21:55:00Z"/>
              </w:rPr>
            </w:pPr>
            <w:ins w:id="629" w:author="Chen Heller" w:date="2022-09-14T21:55:00Z">
              <w:r>
                <w:t>0.40</w:t>
              </w:r>
            </w:ins>
          </w:p>
        </w:tc>
      </w:tr>
      <w:tr w:rsidR="00F625AB" w14:paraId="4916FD57" w14:textId="77777777" w:rsidTr="00D03187">
        <w:trPr>
          <w:trHeight w:val="490"/>
          <w:ins w:id="630" w:author="Chen Heller" w:date="2022-09-14T21:55:00Z"/>
          <w:trPrChange w:id="631" w:author="Chen Heller" w:date="2022-09-15T10:42:00Z">
            <w:trPr>
              <w:gridBefore w:val="1"/>
              <w:trHeight w:val="490"/>
            </w:trPr>
          </w:trPrChange>
        </w:trPr>
        <w:tc>
          <w:tcPr>
            <w:tcW w:w="284" w:type="dxa"/>
            <w:vMerge/>
            <w:tcBorders>
              <w:top w:val="single" w:sz="12" w:space="0" w:color="auto"/>
              <w:bottom w:val="single" w:sz="12" w:space="0" w:color="auto"/>
            </w:tcBorders>
            <w:tcPrChange w:id="632"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3" w:author="Chen Heller" w:date="2022-09-14T21:55:00Z"/>
                <w:b/>
                <w:bCs/>
              </w:rPr>
            </w:pPr>
          </w:p>
        </w:tc>
        <w:tc>
          <w:tcPr>
            <w:tcW w:w="2268" w:type="dxa"/>
            <w:tcPrChange w:id="634" w:author="Chen Heller" w:date="2022-09-15T10:42:00Z">
              <w:tcPr>
                <w:tcW w:w="2126" w:type="dxa"/>
                <w:gridSpan w:val="2"/>
              </w:tcPr>
            </w:tcPrChange>
          </w:tcPr>
          <w:p w14:paraId="7B3078D3" w14:textId="4A9FB142" w:rsidR="00F625AB" w:rsidRPr="00EA2CED" w:rsidRDefault="00F625AB" w:rsidP="00EA2CED">
            <w:pPr>
              <w:ind w:firstLine="0"/>
              <w:rPr>
                <w:ins w:id="635" w:author="Chen Heller" w:date="2022-09-14T21:55:00Z"/>
                <w:b/>
                <w:bCs/>
              </w:rPr>
            </w:pPr>
            <w:ins w:id="636" w:author="Chen Heller" w:date="2022-09-14T21:55:00Z">
              <w:r w:rsidRPr="00EA2CED">
                <w:rPr>
                  <w:b/>
                  <w:bCs/>
                </w:rPr>
                <w:t xml:space="preserve">Movement </w:t>
              </w:r>
            </w:ins>
            <w:ins w:id="637" w:author="Chen Heller" w:date="2022-09-15T10:42:00Z">
              <w:r w:rsidR="003538C4">
                <w:rPr>
                  <w:b/>
                  <w:bCs/>
                </w:rPr>
                <w:t>duration</w:t>
              </w:r>
            </w:ins>
          </w:p>
        </w:tc>
        <w:tc>
          <w:tcPr>
            <w:tcW w:w="1701" w:type="dxa"/>
            <w:tcPrChange w:id="638" w:author="Chen Heller" w:date="2022-09-15T10:42:00Z">
              <w:tcPr>
                <w:tcW w:w="1701" w:type="dxa"/>
                <w:gridSpan w:val="2"/>
              </w:tcPr>
            </w:tcPrChange>
          </w:tcPr>
          <w:p w14:paraId="0D98355C" w14:textId="77777777" w:rsidR="00F625AB" w:rsidRDefault="00F625AB" w:rsidP="00EA2CED">
            <w:pPr>
              <w:ind w:firstLine="0"/>
              <w:rPr>
                <w:ins w:id="639" w:author="Chen Heller" w:date="2022-09-14T21:55:00Z"/>
              </w:rPr>
            </w:pPr>
            <w:ins w:id="640" w:author="Chen Heller" w:date="2022-09-14T21:55:00Z">
              <w:r>
                <w:t>416.56 (60.57)</w:t>
              </w:r>
            </w:ins>
          </w:p>
        </w:tc>
        <w:tc>
          <w:tcPr>
            <w:tcW w:w="1701" w:type="dxa"/>
            <w:tcPrChange w:id="641" w:author="Chen Heller" w:date="2022-09-15T10:42:00Z">
              <w:tcPr>
                <w:tcW w:w="1701" w:type="dxa"/>
                <w:gridSpan w:val="2"/>
              </w:tcPr>
            </w:tcPrChange>
          </w:tcPr>
          <w:p w14:paraId="2343C3E5" w14:textId="77777777" w:rsidR="00F625AB" w:rsidRDefault="00F625AB" w:rsidP="00EA2CED">
            <w:pPr>
              <w:ind w:firstLine="0"/>
              <w:rPr>
                <w:ins w:id="642" w:author="Chen Heller" w:date="2022-09-14T21:55:00Z"/>
              </w:rPr>
            </w:pPr>
            <w:ins w:id="643" w:author="Chen Heller" w:date="2022-09-14T21:55:00Z">
              <w:r>
                <w:t>423.96 (45.40)</w:t>
              </w:r>
            </w:ins>
          </w:p>
        </w:tc>
        <w:tc>
          <w:tcPr>
            <w:tcW w:w="709" w:type="dxa"/>
            <w:tcPrChange w:id="644" w:author="Chen Heller" w:date="2022-09-15T10:42:00Z">
              <w:tcPr>
                <w:tcW w:w="709" w:type="dxa"/>
                <w:gridSpan w:val="2"/>
              </w:tcPr>
            </w:tcPrChange>
          </w:tcPr>
          <w:p w14:paraId="79BEE7E1" w14:textId="77777777" w:rsidR="00F625AB" w:rsidRDefault="00F625AB" w:rsidP="00EA2CED">
            <w:pPr>
              <w:ind w:firstLine="0"/>
              <w:rPr>
                <w:ins w:id="645" w:author="Chen Heller" w:date="2022-09-14T21:55:00Z"/>
              </w:rPr>
            </w:pPr>
          </w:p>
        </w:tc>
        <w:tc>
          <w:tcPr>
            <w:tcW w:w="992" w:type="dxa"/>
            <w:tcPrChange w:id="646" w:author="Chen Heller" w:date="2022-09-15T10:42:00Z">
              <w:tcPr>
                <w:tcW w:w="992" w:type="dxa"/>
                <w:gridSpan w:val="2"/>
              </w:tcPr>
            </w:tcPrChange>
          </w:tcPr>
          <w:p w14:paraId="2BD28BB7" w14:textId="77777777" w:rsidR="00F625AB" w:rsidRDefault="00F625AB" w:rsidP="00EA2CED">
            <w:pPr>
              <w:ind w:firstLine="0"/>
              <w:rPr>
                <w:ins w:id="647" w:author="Chen Heller" w:date="2022-09-14T21:55:00Z"/>
              </w:rPr>
            </w:pPr>
            <w:ins w:id="648" w:author="Chen Heller" w:date="2022-09-14T21:55:00Z">
              <w:r>
                <w:t>0.316</w:t>
              </w:r>
            </w:ins>
          </w:p>
        </w:tc>
        <w:tc>
          <w:tcPr>
            <w:tcW w:w="1701" w:type="dxa"/>
            <w:tcPrChange w:id="649" w:author="Chen Heller" w:date="2022-09-15T10:42:00Z">
              <w:tcPr>
                <w:tcW w:w="1701" w:type="dxa"/>
                <w:gridSpan w:val="2"/>
              </w:tcPr>
            </w:tcPrChange>
          </w:tcPr>
          <w:p w14:paraId="4746B163" w14:textId="77777777" w:rsidR="00F625AB" w:rsidRDefault="00F625AB" w:rsidP="00EA2CED">
            <w:pPr>
              <w:ind w:firstLine="0"/>
              <w:rPr>
                <w:ins w:id="650" w:author="Chen Heller" w:date="2022-09-14T21:55:00Z"/>
              </w:rPr>
            </w:pPr>
            <w:ins w:id="651" w:author="Chen Heller" w:date="2022-09-14T21:55:00Z">
              <w:r>
                <w:t>-17.63, 2.74</w:t>
              </w:r>
            </w:ins>
          </w:p>
        </w:tc>
        <w:tc>
          <w:tcPr>
            <w:tcW w:w="709" w:type="dxa"/>
            <w:tcPrChange w:id="652" w:author="Chen Heller" w:date="2022-09-15T10:42:00Z">
              <w:tcPr>
                <w:tcW w:w="709" w:type="dxa"/>
                <w:gridSpan w:val="2"/>
              </w:tcPr>
            </w:tcPrChange>
          </w:tcPr>
          <w:p w14:paraId="7E100EDC" w14:textId="77777777" w:rsidR="00F625AB" w:rsidRDefault="00F625AB" w:rsidP="00EA2CED">
            <w:pPr>
              <w:ind w:firstLine="0"/>
              <w:rPr>
                <w:ins w:id="653" w:author="Chen Heller" w:date="2022-09-14T21:55:00Z"/>
              </w:rPr>
            </w:pPr>
            <w:ins w:id="654" w:author="Chen Heller" w:date="2022-09-14T21:55:00Z">
              <w:r>
                <w:t>0.40</w:t>
              </w:r>
            </w:ins>
          </w:p>
        </w:tc>
      </w:tr>
      <w:tr w:rsidR="00F625AB" w14:paraId="1A30158E" w14:textId="77777777" w:rsidTr="00D03187">
        <w:trPr>
          <w:trHeight w:val="490"/>
          <w:ins w:id="655" w:author="Chen Heller" w:date="2022-09-14T21:55:00Z"/>
          <w:trPrChange w:id="656" w:author="Chen Heller" w:date="2022-09-15T10:42:00Z">
            <w:trPr>
              <w:gridBefore w:val="1"/>
              <w:trHeight w:val="490"/>
            </w:trPr>
          </w:trPrChange>
        </w:trPr>
        <w:tc>
          <w:tcPr>
            <w:tcW w:w="284" w:type="dxa"/>
            <w:vMerge/>
            <w:tcBorders>
              <w:top w:val="single" w:sz="12" w:space="0" w:color="auto"/>
              <w:bottom w:val="single" w:sz="12" w:space="0" w:color="auto"/>
            </w:tcBorders>
            <w:tcPrChange w:id="657"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58" w:author="Chen Heller" w:date="2022-09-14T21:55:00Z"/>
                <w:b/>
                <w:bCs/>
              </w:rPr>
            </w:pPr>
          </w:p>
        </w:tc>
        <w:tc>
          <w:tcPr>
            <w:tcW w:w="2268" w:type="dxa"/>
            <w:tcBorders>
              <w:bottom w:val="single" w:sz="12" w:space="0" w:color="auto"/>
            </w:tcBorders>
            <w:tcPrChange w:id="659"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0" w:author="Chen Heller" w:date="2022-09-14T21:55:00Z"/>
                <w:b/>
                <w:bCs/>
              </w:rPr>
            </w:pPr>
            <w:ins w:id="661" w:author="Chen Heller" w:date="2022-09-14T21:55:00Z">
              <w:r w:rsidRPr="00EA2CED">
                <w:rPr>
                  <w:b/>
                  <w:bCs/>
                </w:rPr>
                <w:t>COM</w:t>
              </w:r>
            </w:ins>
          </w:p>
        </w:tc>
        <w:tc>
          <w:tcPr>
            <w:tcW w:w="1701" w:type="dxa"/>
            <w:tcBorders>
              <w:bottom w:val="single" w:sz="12" w:space="0" w:color="auto"/>
            </w:tcBorders>
            <w:tcPrChange w:id="662"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3" w:author="Chen Heller" w:date="2022-09-14T21:55:00Z"/>
              </w:rPr>
            </w:pPr>
            <w:ins w:id="664" w:author="Chen Heller" w:date="2022-09-14T21:55:00Z">
              <w:r>
                <w:t>0.26 (0.08)</w:t>
              </w:r>
            </w:ins>
          </w:p>
        </w:tc>
        <w:tc>
          <w:tcPr>
            <w:tcW w:w="1701" w:type="dxa"/>
            <w:tcBorders>
              <w:bottom w:val="single" w:sz="12" w:space="0" w:color="auto"/>
            </w:tcBorders>
            <w:tcPrChange w:id="665"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66" w:author="Chen Heller" w:date="2022-09-14T21:55:00Z"/>
              </w:rPr>
            </w:pPr>
            <w:ins w:id="667" w:author="Chen Heller" w:date="2022-09-14T21:55:00Z">
              <w:r>
                <w:t>0.27 (0.12)</w:t>
              </w:r>
            </w:ins>
          </w:p>
        </w:tc>
        <w:tc>
          <w:tcPr>
            <w:tcW w:w="709" w:type="dxa"/>
            <w:tcBorders>
              <w:bottom w:val="single" w:sz="12" w:space="0" w:color="auto"/>
            </w:tcBorders>
            <w:tcPrChange w:id="668"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69" w:author="Chen Heller" w:date="2022-09-14T21:55:00Z"/>
              </w:rPr>
            </w:pPr>
          </w:p>
        </w:tc>
        <w:tc>
          <w:tcPr>
            <w:tcW w:w="992" w:type="dxa"/>
            <w:tcBorders>
              <w:bottom w:val="single" w:sz="12" w:space="0" w:color="auto"/>
            </w:tcBorders>
            <w:tcPrChange w:id="670"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1" w:author="Chen Heller" w:date="2022-09-14T21:55:00Z"/>
              </w:rPr>
            </w:pPr>
            <w:ins w:id="672" w:author="Chen Heller" w:date="2022-09-14T21:55:00Z">
              <w:r>
                <w:t>0.781</w:t>
              </w:r>
            </w:ins>
          </w:p>
        </w:tc>
        <w:tc>
          <w:tcPr>
            <w:tcW w:w="1701" w:type="dxa"/>
            <w:tcBorders>
              <w:bottom w:val="single" w:sz="12" w:space="0" w:color="auto"/>
            </w:tcBorders>
            <w:tcPrChange w:id="673"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4" w:author="Chen Heller" w:date="2022-09-14T21:55:00Z"/>
              </w:rPr>
            </w:pPr>
            <w:ins w:id="675" w:author="Chen Heller" w:date="2022-09-14T21:55:00Z">
              <w:r>
                <w:t>-0.08, 0.05</w:t>
              </w:r>
            </w:ins>
          </w:p>
        </w:tc>
        <w:tc>
          <w:tcPr>
            <w:tcW w:w="709" w:type="dxa"/>
            <w:tcBorders>
              <w:bottom w:val="single" w:sz="12" w:space="0" w:color="auto"/>
            </w:tcBorders>
            <w:tcPrChange w:id="676"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77" w:author="Chen Heller" w:date="2022-09-14T21:55:00Z"/>
              </w:rPr>
            </w:pPr>
            <w:ins w:id="678" w:author="Chen Heller" w:date="2022-09-14T21:55:00Z">
              <w:r>
                <w:t>0.13</w:t>
              </w:r>
            </w:ins>
          </w:p>
        </w:tc>
      </w:tr>
      <w:tr w:rsidR="00F625AB" w14:paraId="3E212A02" w14:textId="77777777" w:rsidTr="003538C4">
        <w:trPr>
          <w:trHeight w:val="490"/>
          <w:ins w:id="679" w:author="Chen Heller" w:date="2022-09-14T21:55:00Z"/>
          <w:trPrChange w:id="680" w:author="Chen Heller" w:date="2022-09-15T10:42:00Z">
            <w:trPr>
              <w:gridAfter w:val="0"/>
              <w:trHeight w:val="490"/>
            </w:trPr>
          </w:trPrChange>
        </w:trPr>
        <w:tc>
          <w:tcPr>
            <w:tcW w:w="10065" w:type="dxa"/>
            <w:gridSpan w:val="8"/>
            <w:tcBorders>
              <w:top w:val="single" w:sz="12" w:space="0" w:color="auto"/>
            </w:tcBorders>
            <w:tcPrChange w:id="681" w:author="Chen Heller" w:date="2022-09-15T10:42:00Z">
              <w:tcPr>
                <w:tcW w:w="9923" w:type="dxa"/>
                <w:gridSpan w:val="16"/>
                <w:tcBorders>
                  <w:top w:val="single" w:sz="12" w:space="0" w:color="auto"/>
                </w:tcBorders>
              </w:tcPr>
            </w:tcPrChange>
          </w:tcPr>
          <w:p w14:paraId="41B7AAD3" w14:textId="77777777" w:rsidR="00F625AB" w:rsidRDefault="00F625AB" w:rsidP="00EA2CED">
            <w:pPr>
              <w:spacing w:line="240" w:lineRule="auto"/>
              <w:ind w:firstLine="0"/>
              <w:rPr>
                <w:ins w:id="682" w:author="Chen Heller" w:date="2022-09-14T21:55:00Z"/>
              </w:rPr>
            </w:pPr>
            <w:ins w:id="683" w:author="Chen Heller" w:date="2022-09-14T21:55: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84" w:name="_Ref113877160"/>
      <w:r>
        <w:t xml:space="preserve">Figure </w:t>
      </w:r>
      <w:r>
        <w:fldChar w:fldCharType="begin"/>
      </w:r>
      <w:r>
        <w:instrText xml:space="preserve"> SEQ Figure \* ARABIC </w:instrText>
      </w:r>
      <w:r>
        <w:fldChar w:fldCharType="separate"/>
      </w:r>
      <w:r w:rsidR="007E2512">
        <w:rPr>
          <w:noProof/>
        </w:rPr>
        <w:t>4</w:t>
      </w:r>
      <w:r>
        <w:rPr>
          <w:noProof/>
        </w:rPr>
        <w:fldChar w:fldCharType="end"/>
      </w:r>
      <w:bookmarkEnd w:id="684"/>
      <w:r>
        <w:t xml:space="preserve">. </w:t>
      </w:r>
      <w:bookmarkStart w:id="685" w:name="_Hlk113877123"/>
      <w:r w:rsidRPr="00C072CE">
        <w:t xml:space="preserve">Results of Experiment </w:t>
      </w:r>
      <w:r>
        <w:t>2</w:t>
      </w:r>
      <w:r w:rsidRPr="00C072CE">
        <w:t xml:space="preserve">. </w:t>
      </w:r>
      <w:ins w:id="686" w:author="Chen Heller" w:date="2022-09-14T18:53:00Z">
        <w:r w:rsidR="00D640C9">
          <w:t>(a) Reaching trajectories in trials where a correct answer was given by choosing the left and right targets, averaged across all participants. Shaded areas are the SE. (b-</w:t>
        </w:r>
      </w:ins>
      <w:ins w:id="687" w:author="Chen Heller" w:date="2022-09-14T18:58:00Z">
        <w:r w:rsidR="00426563">
          <w:t>e</w:t>
        </w:r>
      </w:ins>
      <w:ins w:id="688" w:author="Chen Heller" w:date="2022-09-14T18:53:00Z">
        <w:r w:rsidR="00D640C9">
          <w:t xml:space="preserve">) Dots are single participant averages while the red/blue horizontal lines are the average of all participants. Black error bars symbol the </w:t>
        </w:r>
      </w:ins>
      <w:ins w:id="689" w:author="Chen Heller" w:date="2022-09-14T18:58:00Z">
        <w:r w:rsidR="003050A0">
          <w:t>SE</w:t>
        </w:r>
      </w:ins>
      <w:ins w:id="690" w:author="Chen Heller" w:date="2022-09-14T18:53:00Z">
        <w:r w:rsidR="00D640C9">
          <w:t>. Full/dashed grey lines represent a numerical incline/decline (respectively) between the congruent and incongruent conditions</w:t>
        </w:r>
      </w:ins>
      <w:del w:id="691"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85"/>
    </w:p>
    <w:p w14:paraId="478CC092" w14:textId="77777777" w:rsidR="005948F8" w:rsidRPr="005948F8" w:rsidRDefault="005948F8" w:rsidP="005948F8"/>
    <w:p w14:paraId="65366A3D" w14:textId="27CF7643" w:rsidR="00D826D9" w:rsidRDefault="00D826D9" w:rsidP="006238E0">
      <w:pPr>
        <w:pStyle w:val="Heading3"/>
      </w:pPr>
      <w:bookmarkStart w:id="692" w:name="_Toc114053540"/>
      <w:r>
        <w:t>Discussion</w:t>
      </w:r>
      <w:bookmarkEnd w:id="692"/>
    </w:p>
    <w:p w14:paraId="1ACEDBB1" w14:textId="47CFCA24" w:rsidR="00D44019" w:rsidRDefault="005B4E48" w:rsidP="00463368">
      <w:pPr>
        <w:ind w:firstLine="0"/>
      </w:pPr>
      <w:r>
        <w:t xml:space="preserve">In </w:t>
      </w:r>
      <w:del w:id="693" w:author="Chen Heller" w:date="2022-09-14T13:09:00Z">
        <w:r w:rsidDel="00035FA8">
          <w:delText>Exp 2</w:delText>
        </w:r>
      </w:del>
      <w:ins w:id="694"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lastRenderedPageBreak/>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695" w:author="Chen Heller" w:date="2022-09-15T10:33:00Z">
        <w:r w:rsidR="00714A8A" w:rsidDel="00494307">
          <w:delText>b</w:delText>
        </w:r>
      </w:del>
      <w:ins w:id="696" w:author="Chen Heller" w:date="2022-09-15T10:33:00Z">
        <w:r w:rsidR="00494307">
          <w:t>d</w:t>
        </w:r>
      </w:ins>
      <w:r w:rsidR="00714A8A">
        <w:t>))</w:t>
      </w:r>
      <w:r w:rsidR="00D826D9" w:rsidRPr="00E93521">
        <w:t>.</w:t>
      </w:r>
      <w:ins w:id="697" w:author="Chen Heller" w:date="2022-09-14T13:19:00Z">
        <w:r w:rsidR="00A81DB8">
          <w:t xml:space="preserve"> Indeed</w:t>
        </w:r>
      </w:ins>
      <w:ins w:id="698" w:author="Chen Heller" w:date="2022-09-15T10:33:00Z">
        <w:r w:rsidR="00494307">
          <w:t>,</w:t>
        </w:r>
      </w:ins>
      <w:ins w:id="699" w:author="Chen Heller" w:date="2022-09-14T13:19:00Z">
        <w:r w:rsidR="00A81DB8">
          <w:t xml:space="preserve"> a post-hoc analysis revealed </w:t>
        </w:r>
      </w:ins>
      <w:ins w:id="700" w:author="Chen Heller" w:date="2022-09-14T13:20:00Z">
        <w:r w:rsidR="00FE25BD">
          <w:t xml:space="preserve">that </w:t>
        </w:r>
      </w:ins>
      <w:ins w:id="701" w:author="Chen Heller" w:date="2022-09-15T10:34:00Z">
        <w:r w:rsidR="00EC3DA9">
          <w:t xml:space="preserve">when </w:t>
        </w:r>
      </w:ins>
      <w:ins w:id="702" w:author="Chen Heller" w:date="2022-09-14T13:20:00Z">
        <w:r w:rsidR="00FE25BD">
          <w:t>this participant</w:t>
        </w:r>
      </w:ins>
      <w:ins w:id="703" w:author="Chen Heller" w:date="2022-09-15T10:34:00Z">
        <w:r w:rsidR="00EC3DA9">
          <w:t xml:space="preserve"> is excluded</w:t>
        </w:r>
      </w:ins>
      <w:ins w:id="704" w:author="Chen Heller" w:date="2022-09-14T13:20:00Z">
        <w:r w:rsidR="00FE25BD">
          <w:t xml:space="preserve"> a</w:t>
        </w:r>
      </w:ins>
      <w:ins w:id="705" w:author="Chen Heller" w:date="2022-09-15T10:34:00Z">
        <w:r w:rsidR="00EC3DA9">
          <w:t xml:space="preserve">n effect is found in the </w:t>
        </w:r>
      </w:ins>
      <w:ins w:id="706" w:author="Chen Heller" w:date="2022-09-14T13:20:00Z">
        <w:r w:rsidR="00FE25BD">
          <w:t>area.</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07" w:name="_Toc114053541"/>
      <w:r>
        <w:t xml:space="preserve">Pilot </w:t>
      </w:r>
      <w:r w:rsidR="00ED60E1">
        <w:t>Exp</w:t>
      </w:r>
      <w:r>
        <w:t>eriment</w:t>
      </w:r>
      <w:r w:rsidR="00ED60E1">
        <w:t xml:space="preserve"> 3</w:t>
      </w:r>
      <w:bookmarkEnd w:id="707"/>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08" w:name="_Toc114053542"/>
      <w:r>
        <w:t>Methods</w:t>
      </w:r>
      <w:bookmarkEnd w:id="708"/>
    </w:p>
    <w:p w14:paraId="3B29F863" w14:textId="77777777" w:rsidR="00D826D9" w:rsidRDefault="00D826D9" w:rsidP="006238E0">
      <w:pPr>
        <w:pStyle w:val="Heading4"/>
      </w:pPr>
      <w:bookmarkStart w:id="709" w:name="_Toc114053543"/>
      <w:r>
        <w:t>Participants</w:t>
      </w:r>
      <w:bookmarkEnd w:id="709"/>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10" w:name="_Toc114053544"/>
      <w:r>
        <w:t>Stimuli</w:t>
      </w:r>
      <w:r w:rsidR="008E682E">
        <w:t>, Apparatus and Procedure</w:t>
      </w:r>
      <w:bookmarkEnd w:id="710"/>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w:t>
      </w:r>
      <w:r w:rsidR="0057241D">
        <w:lastRenderedPageBreak/>
        <w:t>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11" w:name="_Toc114053545"/>
      <w:r>
        <w:t>Results</w:t>
      </w:r>
      <w:bookmarkEnd w:id="711"/>
    </w:p>
    <w:p w14:paraId="3C8905BD" w14:textId="0AAFCE3B" w:rsidR="0045341F" w:rsidRDefault="00BA4221" w:rsidP="00EE6512">
      <w:pPr>
        <w:ind w:firstLine="0"/>
      </w:pPr>
      <w:r>
        <w:t xml:space="preserve">Prime visibility: </w:t>
      </w:r>
      <w:del w:id="712" w:author="Chen Heller" w:date="2022-09-14T13:40:00Z">
        <w:r w:rsidDel="004824F3">
          <w:delText>overall,</w:delText>
        </w:r>
      </w:del>
      <w:ins w:id="713" w:author="Chen Heller" w:date="2022-09-14T13:40:00Z">
        <w:r w:rsidR="004824F3">
          <w:t>PAS visibility ratings of 1/2/3/4 were given in</w:t>
        </w:r>
      </w:ins>
      <w:r>
        <w:t xml:space="preserve"> </w:t>
      </w:r>
      <w:r w:rsidR="00E97DDA">
        <w:t>76.29</w:t>
      </w:r>
      <w:r>
        <w:t>%</w:t>
      </w:r>
      <w:del w:id="714" w:author="Chen Heller" w:date="2022-09-14T13:41:00Z">
        <w:r w:rsidDel="004824F3">
          <w:delText xml:space="preserve"> of the trials were rated as visibility 1, </w:delText>
        </w:r>
      </w:del>
      <w:ins w:id="715" w:author="Chen Heller" w:date="2022-09-14T13:41:00Z">
        <w:r w:rsidR="004824F3">
          <w:t>/</w:t>
        </w:r>
      </w:ins>
      <w:r w:rsidR="00935D83">
        <w:t>2</w:t>
      </w:r>
      <w:r w:rsidR="00E97DDA">
        <w:t>0</w:t>
      </w:r>
      <w:r w:rsidR="00935D83">
        <w:t>.</w:t>
      </w:r>
      <w:r w:rsidR="00E97DDA">
        <w:t>0</w:t>
      </w:r>
      <w:r w:rsidR="00935D83">
        <w:t>8</w:t>
      </w:r>
      <w:r>
        <w:t>%</w:t>
      </w:r>
      <w:del w:id="716" w:author="Chen Heller" w:date="2022-09-14T13:41:00Z">
        <w:r w:rsidDel="004824F3">
          <w:delText xml:space="preserve"> as visibility 2, </w:delText>
        </w:r>
      </w:del>
      <w:ins w:id="717" w:author="Chen Heller" w:date="2022-09-14T13:41:00Z">
        <w:r w:rsidR="004824F3">
          <w:t>/</w:t>
        </w:r>
      </w:ins>
      <w:r w:rsidR="00E97DDA">
        <w:t>2</w:t>
      </w:r>
      <w:r w:rsidR="00935D83">
        <w:t>.</w:t>
      </w:r>
      <w:r w:rsidR="00E97DDA">
        <w:t>85</w:t>
      </w:r>
      <w:r>
        <w:t>%</w:t>
      </w:r>
      <w:del w:id="718" w:author="Chen Heller" w:date="2022-09-14T13:41:00Z">
        <w:r w:rsidDel="004824F3">
          <w:delText xml:space="preserve"> as visibility 3 and </w:delText>
        </w:r>
      </w:del>
      <w:ins w:id="719" w:author="Chen Heller" w:date="2022-09-14T13:41:00Z">
        <w:r w:rsidR="004824F3">
          <w:t>/</w:t>
        </w:r>
      </w:ins>
      <w:r w:rsidR="00E97DDA">
        <w:t>0</w:t>
      </w:r>
      <w:r w:rsidR="00935D83">
        <w:t>.</w:t>
      </w:r>
      <w:r w:rsidR="00E97DDA">
        <w:t>76</w:t>
      </w:r>
      <w:r>
        <w:t>%</w:t>
      </w:r>
      <w:del w:id="720" w:author="Chen Heller" w:date="2022-09-14T13:41:00Z">
        <w:r w:rsidDel="004824F3">
          <w:delText xml:space="preserve"> as visibility 4</w:delText>
        </w:r>
      </w:del>
      <w:ins w:id="721" w:author="Chen Heller" w:date="2022-09-14T13:41:00Z">
        <w:r w:rsidR="004824F3">
          <w:t xml:space="preserve"> of the trials, respectively</w:t>
        </w:r>
      </w:ins>
      <w:r>
        <w:t xml:space="preserve">. </w:t>
      </w:r>
      <w:del w:id="722" w:author="Chen Heller" w:date="2022-09-14T13:33:00Z">
        <w:r w:rsidR="00D826D9" w:rsidDel="00397BE4">
          <w:delText>When participants rated the prime as invisible, they were not better than chance at recognizing it</w:delText>
        </w:r>
      </w:del>
      <w:ins w:id="723" w:author="Chen Heller" w:date="2022-09-14T13:33:00Z">
        <w:r w:rsidR="00397BE4">
          <w:t>Chance level recognition was observed for stimuli that was reported as invisible</w:t>
        </w:r>
      </w:ins>
      <w:r w:rsidR="00D826D9">
        <w:t xml:space="preserve">, </w:t>
      </w:r>
      <w:commentRangeStart w:id="724"/>
      <w:r w:rsidR="00D826D9">
        <w:t>M = 47.4</w:t>
      </w:r>
      <w:r w:rsidR="00174F24">
        <w:t>6</w:t>
      </w:r>
      <w:r w:rsidR="00D826D9">
        <w:t xml:space="preserve">%, </w:t>
      </w:r>
      <w:commentRangeEnd w:id="724"/>
      <w:r w:rsidR="008351C5">
        <w:rPr>
          <w:rStyle w:val="CommentReference"/>
        </w:rPr>
        <w:commentReference w:id="724"/>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25"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26"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27" w:author="Chen Heller" w:date="2022-09-14T12:27:00Z">
        <w:r w:rsidR="00D63E64" w:rsidDel="00DF710B">
          <w:delText xml:space="preserve">a </w:delText>
        </w:r>
        <w:r w:rsidR="000C5896" w:rsidDel="00DF710B">
          <w:delText xml:space="preserve">difference was detected in the reach </w:delText>
        </w:r>
      </w:del>
      <w:del w:id="728" w:author="Chen Heller" w:date="2022-09-14T17:11:00Z">
        <w:r w:rsidR="00853A02" w:rsidDel="00006789">
          <w:pgNum/>
        </w:r>
        <w:r w:rsidR="00853A02" w:rsidDel="00006789">
          <w:delText>rea</w:delText>
        </w:r>
      </w:del>
      <w:ins w:id="729" w:author="Chen Heller" w:date="2022-09-14T17:11:00Z">
        <w:r w:rsidR="00006789">
          <w:t>a p</w:t>
        </w:r>
      </w:ins>
      <w:ins w:id="730" w:author="Chen Heller" w:date="2022-09-14T12:28:00Z">
        <w:r w:rsidR="00DF710B">
          <w:t xml:space="preserve">rominent difference was found </w:t>
        </w:r>
        <w:r w:rsidR="00536CFE">
          <w:t xml:space="preserve">in </w:t>
        </w:r>
      </w:ins>
      <w:ins w:id="731" w:author="Chen Heller" w:date="2022-09-14T12:27:00Z">
        <w:r w:rsidR="00DF710B">
          <w:t xml:space="preserve">reach area </w:t>
        </w:r>
      </w:ins>
      <w:ins w:id="732" w:author="Chen Heller" w:date="2022-09-14T12:28:00Z">
        <w:r w:rsidR="00536CFE">
          <w:t>which</w:t>
        </w:r>
        <w:r w:rsidR="00536CFE" w:rsidRPr="00536CFE">
          <w:t xml:space="preserve"> </w:t>
        </w:r>
        <w:r w:rsidR="00536CFE">
          <w:t xml:space="preserve">was smaller in the incongruent condition than in the congruent one </w:t>
        </w:r>
      </w:ins>
      <w:del w:id="733"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34" w:author="Chen Heller" w:date="2022-09-14T12:33:00Z">
        <w:r w:rsidR="000C3552" w:rsidDel="0043758C">
          <w:delText>)</w:delText>
        </w:r>
        <w:r w:rsidR="00FA5A84" w:rsidDel="0043758C">
          <w:delText>,</w:delText>
        </w:r>
        <w:r w:rsidR="000C3552" w:rsidDel="0043758C">
          <w:delText xml:space="preserve"> </w:delText>
        </w:r>
      </w:del>
      <w:ins w:id="735" w:author="Chen Heller" w:date="2022-09-14T12:33:00Z">
        <w:r w:rsidR="0043758C">
          <w:t>). H</w:t>
        </w:r>
      </w:ins>
      <w:ins w:id="736" w:author="Chen Heller" w:date="2022-09-14T12:28:00Z">
        <w:r w:rsidR="00536CFE">
          <w:t>owever this difference</w:t>
        </w:r>
      </w:ins>
      <w:ins w:id="737" w:author="Chen Heller" w:date="2022-09-14T12:34:00Z">
        <w:r w:rsidR="0043758C">
          <w:t xml:space="preserve">, </w:t>
        </w:r>
      </w:ins>
      <w:ins w:id="738" w:author="Chen Heller" w:date="2022-09-14T17:11:00Z">
        <w:r w:rsidR="00956ED9">
          <w:t xml:space="preserve">as well as </w:t>
        </w:r>
      </w:ins>
      <w:ins w:id="739" w:author="Chen Heller" w:date="2022-09-14T12:34:00Z">
        <w:r w:rsidR="0043758C">
          <w:t>the difference in the other dependent variables</w:t>
        </w:r>
      </w:ins>
      <w:ins w:id="740" w:author="Chen Heller" w:date="2022-09-14T17:12:00Z">
        <w:r w:rsidR="00956ED9">
          <w:t xml:space="preserve"> (</w:t>
        </w:r>
        <w:r w:rsidR="00956ED9">
          <w:fldChar w:fldCharType="begin"/>
        </w:r>
        <w:r w:rsidR="00956ED9">
          <w:instrText xml:space="preserve"> REF _Ref114067946 \h </w:instrText>
        </w:r>
      </w:ins>
      <w:r w:rsidR="00956ED9">
        <w:fldChar w:fldCharType="separate"/>
      </w:r>
      <w:ins w:id="741" w:author="Chen Heller" w:date="2022-09-14T17:12:00Z">
        <w:r w:rsidR="00956ED9">
          <w:t xml:space="preserve">Table </w:t>
        </w:r>
        <w:r w:rsidR="00956ED9">
          <w:rPr>
            <w:noProof/>
          </w:rPr>
          <w:t>3</w:t>
        </w:r>
        <w:r w:rsidR="00956ED9">
          <w:fldChar w:fldCharType="end"/>
        </w:r>
        <w:r w:rsidR="00956ED9">
          <w:t>)</w:t>
        </w:r>
      </w:ins>
      <w:ins w:id="742" w:author="Chen Heller" w:date="2022-09-14T12:34:00Z">
        <w:r w:rsidR="0043758C">
          <w:t xml:space="preserve">, </w:t>
        </w:r>
      </w:ins>
      <w:ins w:id="743" w:author="Chen Heller" w:date="2022-09-14T12:28:00Z">
        <w:r w:rsidR="00536CFE">
          <w:t xml:space="preserve">did not survive the </w:t>
        </w:r>
      </w:ins>
      <w:ins w:id="744" w:author="Chen Heller" w:date="2022-09-14T12:29:00Z">
        <w:r w:rsidR="00536CFE">
          <w:t>multiple comparisons correction</w:t>
        </w:r>
      </w:ins>
      <w:ins w:id="745" w:author="Chen Heller" w:date="2022-09-14T12:34:00Z">
        <w:r w:rsidR="0043758C">
          <w:t>.</w:t>
        </w:r>
      </w:ins>
      <w:ins w:id="746" w:author="Chen Heller" w:date="2022-09-14T12:29:00Z">
        <w:r w:rsidR="00536CFE">
          <w:t xml:space="preserve"> </w:t>
        </w:r>
      </w:ins>
      <w:del w:id="747"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48"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49" w:author="Chen Heller" w:date="2022-09-14T08:56:00Z">
        <w:r w:rsidR="000C5896" w:rsidDel="00BD3F24">
          <w:delText>0.11, 0.42</w:delText>
        </w:r>
      </w:del>
      <w:del w:id="750"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51"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52"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53" w:author="Chen Heller" w:date="2022-09-14T11:32:00Z">
        <w:r w:rsidR="00CF4F56" w:rsidDel="00586E85">
          <w:delText>0.125</w:delText>
        </w:r>
      </w:del>
      <w:del w:id="754" w:author="Chen Heller" w:date="2022-09-14T17:12:00Z">
        <w:r w:rsidR="00CF4F56" w:rsidDel="00956ED9">
          <w:delText>, 95% CI [</w:delText>
        </w:r>
      </w:del>
      <w:del w:id="755" w:author="Chen Heller" w:date="2022-09-14T08:56:00Z">
        <w:r w:rsidR="00CF4F56" w:rsidDel="00BD3F24">
          <w:delText>-1.40, -0.51</w:delText>
        </w:r>
      </w:del>
      <w:del w:id="756"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57" w:author="Chen Heller" w:date="2022-09-14T11:32:00Z">
        <w:r w:rsidR="002A0697" w:rsidDel="00586E85">
          <w:delText>0.125</w:delText>
        </w:r>
      </w:del>
      <w:del w:id="758" w:author="Chen Heller" w:date="2022-09-14T17:12:00Z">
        <w:r w:rsidR="002A0697" w:rsidDel="00956ED9">
          <w:delText xml:space="preserve">, 95% CI [-24.08, 1.12]) and the movement </w:delText>
        </w:r>
        <w:r w:rsidR="002A0697" w:rsidDel="00956ED9">
          <w:lastRenderedPageBreak/>
          <w:delText>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59" w:author="Chen Heller" w:date="2022-09-14T11:32:00Z">
        <w:r w:rsidR="002A0697" w:rsidDel="00586E85">
          <w:delText>0.125</w:delText>
        </w:r>
      </w:del>
      <w:del w:id="760" w:author="Chen Heller" w:date="2022-09-14T17:12:00Z">
        <w:r w:rsidR="002A0697" w:rsidDel="00956ED9">
          <w:delText>, 95% CI [</w:delText>
        </w:r>
      </w:del>
      <w:del w:id="761" w:author="Chen Heller" w:date="2022-09-14T08:56:00Z">
        <w:r w:rsidR="002A0697" w:rsidDel="00BD3F24">
          <w:delText>-20.18, -3.05</w:delText>
        </w:r>
      </w:del>
      <w:del w:id="762" w:author="Chen Heller" w:date="2022-09-14T17:12:00Z">
        <w:r w:rsidR="002A0697" w:rsidDel="00956ED9">
          <w:delText>])</w:delText>
        </w:r>
        <w:r w:rsidR="0097052D" w:rsidDel="00956ED9">
          <w:delText>.</w:delText>
        </w:r>
      </w:del>
      <w:r w:rsidR="00D826D9">
        <w:t xml:space="preserve"> </w:t>
      </w:r>
    </w:p>
    <w:p w14:paraId="42C02537" w14:textId="6467B61F"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63" w:author="Chen Heller" w:date="2022-09-14T13:09:00Z">
        <w:r w:rsidR="002F313C" w:rsidRPr="002F313C">
          <w:t>Experiment 2</w:t>
        </w:r>
      </w:ins>
      <w:del w:id="764" w:author="Chen Heller" w:date="2022-09-14T13:09:00Z">
        <w:r w:rsidR="00461EEA" w:rsidDel="002F313C">
          <w:delText>Exp 2.</w:delText>
        </w:r>
      </w:del>
      <w:r w:rsidR="00461EEA">
        <w:t xml:space="preserve"> </w:t>
      </w:r>
      <w:ins w:id="765" w:author="Chen Heller" w:date="2022-09-15T09:56:00Z">
        <w:r w:rsidR="00E27440">
          <w:t>a</w:t>
        </w:r>
      </w:ins>
      <w:del w:id="766" w:author="Chen Heller" w:date="2022-09-15T09:56:00Z">
        <w:r w:rsidR="00547992" w:rsidDel="00E27440">
          <w:delText>A</w:delText>
        </w:r>
      </w:del>
      <w:r w:rsidR="00461EEA">
        <w:t xml:space="preserve">nd </w:t>
      </w:r>
      <w:ins w:id="767" w:author="Chen Heller" w:date="2022-09-14T13:10:00Z">
        <w:r w:rsidR="002F313C" w:rsidRPr="002F313C">
          <w:t>Experiment 3</w:t>
        </w:r>
      </w:ins>
      <w:del w:id="768"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69" w:author="Chen Heller" w:date="2022-09-15T09:56:00Z">
        <w:r w:rsidR="00E27440">
          <w:t>; For a</w:t>
        </w:r>
      </w:ins>
      <w:ins w:id="770" w:author="Chen Heller" w:date="2022-09-15T09:59:00Z">
        <w:r w:rsidR="00FA4EF0">
          <w:t xml:space="preserve">n elaborative </w:t>
        </w:r>
      </w:ins>
      <w:ins w:id="771" w:author="Chen Heller" w:date="2022-09-15T09:56:00Z">
        <w:r w:rsidR="00E27440">
          <w:t xml:space="preserve">description of </w:t>
        </w:r>
      </w:ins>
      <w:ins w:id="772" w:author="Chen Heller" w:date="2022-09-15T09:59:00Z">
        <w:r w:rsidR="00FA4EF0">
          <w:t xml:space="preserve">excluded </w:t>
        </w:r>
      </w:ins>
      <w:ins w:id="773" w:author="Chen Heller" w:date="2022-09-15T09:57:00Z">
        <w:r w:rsidR="00114D69">
          <w:t>trials see</w:t>
        </w:r>
        <w:r w:rsidR="00E27440">
          <w:t xml:space="preserve"> </w:t>
        </w:r>
      </w:ins>
      <w:ins w:id="774" w:author="Chen Heller" w:date="2022-09-15T10:28:00Z">
        <w:r w:rsidR="006A1DF9">
          <w:fldChar w:fldCharType="begin"/>
        </w:r>
        <w:r w:rsidR="006A1DF9">
          <w:instrText xml:space="preserve"> REF _Ref114130120 \h </w:instrText>
        </w:r>
      </w:ins>
      <w:r w:rsidR="006A1DF9">
        <w:fldChar w:fldCharType="separate"/>
      </w:r>
      <w:ins w:id="775" w:author="Chen Heller" w:date="2022-09-15T10:28:00Z">
        <w:r w:rsidR="006A1DF9">
          <w:t xml:space="preserve">Supplementary Table </w:t>
        </w:r>
        <w:r w:rsidR="006A1DF9">
          <w:rPr>
            <w:noProof/>
          </w:rPr>
          <w:t>1</w:t>
        </w:r>
        <w:r w:rsidR="006A1DF9">
          <w:fldChar w:fldCharType="end"/>
        </w:r>
      </w:ins>
      <w:r w:rsidR="00634E13">
        <w:t>).</w:t>
      </w:r>
      <w:del w:id="776"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77" w:author="Chen Heller" w:date="2022-09-14T16:53:00Z"/>
        </w:rPr>
        <w:pPrChange w:id="778" w:author="Chen Heller" w:date="2022-09-14T16:53:00Z">
          <w:pPr/>
        </w:pPrChange>
      </w:pPr>
      <w:bookmarkStart w:id="779" w:name="_Ref114067946"/>
      <w:ins w:id="780" w:author="Chen Heller" w:date="2022-09-14T16:53:00Z">
        <w:r>
          <w:t xml:space="preserve">Table </w:t>
        </w:r>
        <w:r>
          <w:fldChar w:fldCharType="begin"/>
        </w:r>
        <w:r>
          <w:instrText xml:space="preserve"> SEQ Table \* ARABIC </w:instrText>
        </w:r>
      </w:ins>
      <w:r>
        <w:fldChar w:fldCharType="separate"/>
      </w:r>
      <w:ins w:id="781" w:author="Chen Heller" w:date="2022-09-14T17:06:00Z">
        <w:r w:rsidR="002436A8">
          <w:rPr>
            <w:noProof/>
          </w:rPr>
          <w:t>3</w:t>
        </w:r>
      </w:ins>
      <w:ins w:id="782" w:author="Chen Heller" w:date="2022-09-14T16:53:00Z">
        <w:r>
          <w:fldChar w:fldCharType="end"/>
        </w:r>
        <w:bookmarkEnd w:id="779"/>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83"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784">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785" w:author="Chen Heller" w:date="2022-09-14T16:49:00Z"/>
          <w:trPrChange w:id="786" w:author="Chen Heller" w:date="2022-09-15T10:42:00Z">
            <w:trPr>
              <w:gridBefore w:val="1"/>
              <w:trHeight w:val="510"/>
            </w:trPr>
          </w:trPrChange>
        </w:trPr>
        <w:tc>
          <w:tcPr>
            <w:tcW w:w="284" w:type="dxa"/>
            <w:tcBorders>
              <w:top w:val="single" w:sz="12" w:space="0" w:color="auto"/>
            </w:tcBorders>
            <w:tcPrChange w:id="787" w:author="Chen Heller" w:date="2022-09-15T10:42:00Z">
              <w:tcPr>
                <w:tcW w:w="284" w:type="dxa"/>
                <w:gridSpan w:val="2"/>
              </w:tcPr>
            </w:tcPrChange>
          </w:tcPr>
          <w:p w14:paraId="3C2A7954" w14:textId="77777777" w:rsidR="00B65BC7" w:rsidRDefault="00B65BC7" w:rsidP="00EA2CED">
            <w:pPr>
              <w:ind w:firstLine="0"/>
              <w:rPr>
                <w:ins w:id="788" w:author="Chen Heller" w:date="2022-09-14T16:49:00Z"/>
              </w:rPr>
            </w:pPr>
          </w:p>
        </w:tc>
        <w:tc>
          <w:tcPr>
            <w:tcW w:w="2268" w:type="dxa"/>
            <w:tcBorders>
              <w:top w:val="single" w:sz="12" w:space="0" w:color="auto"/>
            </w:tcBorders>
            <w:tcPrChange w:id="789" w:author="Chen Heller" w:date="2022-09-15T10:42:00Z">
              <w:tcPr>
                <w:tcW w:w="2126" w:type="dxa"/>
                <w:gridSpan w:val="2"/>
              </w:tcPr>
            </w:tcPrChange>
          </w:tcPr>
          <w:p w14:paraId="447D5578" w14:textId="77777777" w:rsidR="00B65BC7" w:rsidRDefault="00B65BC7" w:rsidP="00EA2CED">
            <w:pPr>
              <w:ind w:firstLine="0"/>
              <w:rPr>
                <w:ins w:id="790" w:author="Chen Heller" w:date="2022-09-14T16:49:00Z"/>
              </w:rPr>
            </w:pPr>
          </w:p>
        </w:tc>
        <w:tc>
          <w:tcPr>
            <w:tcW w:w="1701" w:type="dxa"/>
            <w:tcBorders>
              <w:top w:val="single" w:sz="12" w:space="0" w:color="auto"/>
              <w:bottom w:val="single" w:sz="12" w:space="0" w:color="auto"/>
            </w:tcBorders>
            <w:tcPrChange w:id="791"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792" w:author="Chen Heller" w:date="2022-09-14T16:49:00Z"/>
                <w:b/>
                <w:bCs/>
              </w:rPr>
            </w:pPr>
            <w:ins w:id="793" w:author="Chen Heller" w:date="2022-09-14T16:49:00Z">
              <w:r w:rsidRPr="00EA2CED">
                <w:rPr>
                  <w:b/>
                  <w:bCs/>
                </w:rPr>
                <w:t>Congruent</w:t>
              </w:r>
            </w:ins>
          </w:p>
        </w:tc>
        <w:tc>
          <w:tcPr>
            <w:tcW w:w="1701" w:type="dxa"/>
            <w:tcBorders>
              <w:top w:val="single" w:sz="12" w:space="0" w:color="auto"/>
              <w:bottom w:val="single" w:sz="12" w:space="0" w:color="auto"/>
            </w:tcBorders>
            <w:tcPrChange w:id="794" w:author="Chen Heller" w:date="2022-09-15T10:42:00Z">
              <w:tcPr>
                <w:tcW w:w="1701" w:type="dxa"/>
                <w:gridSpan w:val="2"/>
                <w:tcBorders>
                  <w:bottom w:val="single" w:sz="12" w:space="0" w:color="auto"/>
                </w:tcBorders>
              </w:tcPr>
            </w:tcPrChange>
          </w:tcPr>
          <w:p w14:paraId="43B29F81" w14:textId="77777777" w:rsidR="00B65BC7" w:rsidRPr="00EA2CED" w:rsidRDefault="00B65BC7" w:rsidP="00E1685F">
            <w:pPr>
              <w:ind w:firstLine="0"/>
              <w:jc w:val="center"/>
              <w:rPr>
                <w:ins w:id="795" w:author="Chen Heller" w:date="2022-09-14T16:49:00Z"/>
                <w:b/>
                <w:bCs/>
              </w:rPr>
              <w:pPrChange w:id="796" w:author="Chen Heller" w:date="2022-09-15T10:19:00Z">
                <w:pPr>
                  <w:ind w:firstLine="0"/>
                </w:pPr>
              </w:pPrChange>
            </w:pPr>
            <w:ins w:id="797" w:author="Chen Heller" w:date="2022-09-14T16:49:00Z">
              <w:r w:rsidRPr="00EA2CED">
                <w:rPr>
                  <w:b/>
                  <w:bCs/>
                </w:rPr>
                <w:t>Incongruent</w:t>
              </w:r>
            </w:ins>
          </w:p>
        </w:tc>
        <w:tc>
          <w:tcPr>
            <w:tcW w:w="709" w:type="dxa"/>
            <w:tcBorders>
              <w:top w:val="single" w:sz="12" w:space="0" w:color="auto"/>
            </w:tcBorders>
            <w:tcPrChange w:id="798" w:author="Chen Heller" w:date="2022-09-15T10:42:00Z">
              <w:tcPr>
                <w:tcW w:w="709" w:type="dxa"/>
                <w:gridSpan w:val="2"/>
              </w:tcPr>
            </w:tcPrChange>
          </w:tcPr>
          <w:p w14:paraId="369DE364" w14:textId="77777777" w:rsidR="00B65BC7" w:rsidRPr="00EA2CED" w:rsidRDefault="00B65BC7" w:rsidP="00EA2CED">
            <w:pPr>
              <w:ind w:firstLine="0"/>
              <w:jc w:val="center"/>
              <w:rPr>
                <w:ins w:id="799" w:author="Chen Heller" w:date="2022-09-14T16:49:00Z"/>
                <w:b/>
                <w:bCs/>
              </w:rPr>
            </w:pPr>
          </w:p>
        </w:tc>
        <w:tc>
          <w:tcPr>
            <w:tcW w:w="992" w:type="dxa"/>
            <w:tcBorders>
              <w:top w:val="single" w:sz="12" w:space="0" w:color="auto"/>
            </w:tcBorders>
            <w:tcPrChange w:id="800" w:author="Chen Heller" w:date="2022-09-15T10:42:00Z">
              <w:tcPr>
                <w:tcW w:w="992" w:type="dxa"/>
                <w:gridSpan w:val="2"/>
              </w:tcPr>
            </w:tcPrChange>
          </w:tcPr>
          <w:p w14:paraId="622950C3" w14:textId="77777777" w:rsidR="00B65BC7" w:rsidRPr="00EA2CED" w:rsidRDefault="00B65BC7" w:rsidP="00EA2CED">
            <w:pPr>
              <w:ind w:firstLine="0"/>
              <w:jc w:val="center"/>
              <w:rPr>
                <w:ins w:id="801" w:author="Chen Heller" w:date="2022-09-14T16:49:00Z"/>
                <w:b/>
                <w:bCs/>
              </w:rPr>
            </w:pPr>
          </w:p>
        </w:tc>
        <w:tc>
          <w:tcPr>
            <w:tcW w:w="1701" w:type="dxa"/>
            <w:tcBorders>
              <w:top w:val="single" w:sz="12" w:space="0" w:color="auto"/>
            </w:tcBorders>
            <w:tcPrChange w:id="802" w:author="Chen Heller" w:date="2022-09-15T10:42:00Z">
              <w:tcPr>
                <w:tcW w:w="1701" w:type="dxa"/>
                <w:gridSpan w:val="2"/>
              </w:tcPr>
            </w:tcPrChange>
          </w:tcPr>
          <w:p w14:paraId="660C3615" w14:textId="77777777" w:rsidR="00B65BC7" w:rsidRDefault="00B65BC7" w:rsidP="00EA2CED">
            <w:pPr>
              <w:ind w:firstLine="0"/>
              <w:rPr>
                <w:ins w:id="803" w:author="Chen Heller" w:date="2022-09-14T16:49:00Z"/>
              </w:rPr>
            </w:pPr>
          </w:p>
        </w:tc>
        <w:tc>
          <w:tcPr>
            <w:tcW w:w="709" w:type="dxa"/>
            <w:tcBorders>
              <w:top w:val="single" w:sz="12" w:space="0" w:color="auto"/>
            </w:tcBorders>
            <w:tcPrChange w:id="804" w:author="Chen Heller" w:date="2022-09-15T10:42:00Z">
              <w:tcPr>
                <w:tcW w:w="709" w:type="dxa"/>
                <w:gridSpan w:val="2"/>
              </w:tcPr>
            </w:tcPrChange>
          </w:tcPr>
          <w:p w14:paraId="7D83BD62" w14:textId="77777777" w:rsidR="00B65BC7" w:rsidRDefault="00B65BC7" w:rsidP="00EA2CED">
            <w:pPr>
              <w:ind w:firstLine="0"/>
              <w:rPr>
                <w:ins w:id="805" w:author="Chen Heller" w:date="2022-09-14T16:49:00Z"/>
              </w:rPr>
            </w:pPr>
          </w:p>
        </w:tc>
      </w:tr>
      <w:tr w:rsidR="00B65BC7" w14:paraId="48C9E5AC" w14:textId="77777777" w:rsidTr="003538C4">
        <w:trPr>
          <w:trHeight w:val="254"/>
          <w:ins w:id="806" w:author="Chen Heller" w:date="2022-09-14T16:49:00Z"/>
          <w:trPrChange w:id="807" w:author="Chen Heller" w:date="2022-09-15T10:42:00Z">
            <w:trPr>
              <w:gridAfter w:val="0"/>
              <w:trHeight w:val="254"/>
            </w:trPr>
          </w:trPrChange>
        </w:trPr>
        <w:tc>
          <w:tcPr>
            <w:tcW w:w="284" w:type="dxa"/>
            <w:tcBorders>
              <w:bottom w:val="single" w:sz="12" w:space="0" w:color="auto"/>
            </w:tcBorders>
            <w:tcPrChange w:id="808"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09" w:author="Chen Heller" w:date="2022-09-14T16:49:00Z"/>
                <w:b/>
                <w:bCs/>
              </w:rPr>
            </w:pPr>
          </w:p>
        </w:tc>
        <w:tc>
          <w:tcPr>
            <w:tcW w:w="2268" w:type="dxa"/>
            <w:tcBorders>
              <w:bottom w:val="single" w:sz="12" w:space="0" w:color="auto"/>
            </w:tcBorders>
            <w:tcPrChange w:id="810"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11" w:author="Chen Heller" w:date="2022-09-14T16:49:00Z"/>
                <w:b/>
                <w:bCs/>
              </w:rPr>
            </w:pPr>
          </w:p>
        </w:tc>
        <w:tc>
          <w:tcPr>
            <w:tcW w:w="1701" w:type="dxa"/>
            <w:tcBorders>
              <w:top w:val="single" w:sz="12" w:space="0" w:color="auto"/>
              <w:bottom w:val="single" w:sz="12" w:space="0" w:color="auto"/>
            </w:tcBorders>
            <w:tcPrChange w:id="812"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13" w:author="Chen Heller" w:date="2022-09-14T16:49:00Z"/>
                <w:b/>
                <w:bCs/>
              </w:rPr>
            </w:pPr>
            <w:ins w:id="814" w:author="Chen Heller" w:date="2022-09-14T16:49:00Z">
              <w:r>
                <w:rPr>
                  <w:b/>
                  <w:bCs/>
                </w:rPr>
                <w:t>M</w:t>
              </w:r>
            </w:ins>
            <w:ins w:id="815" w:author="Chen Heller" w:date="2022-09-14T17:04:00Z">
              <w:r w:rsidR="00166A9B">
                <w:rPr>
                  <w:b/>
                  <w:bCs/>
                </w:rPr>
                <w:t xml:space="preserve"> </w:t>
              </w:r>
            </w:ins>
            <w:ins w:id="816" w:author="Chen Heller" w:date="2022-09-14T16:49:00Z">
              <w:r>
                <w:rPr>
                  <w:b/>
                  <w:bCs/>
                </w:rPr>
                <w:t>(SD)</w:t>
              </w:r>
            </w:ins>
          </w:p>
        </w:tc>
        <w:tc>
          <w:tcPr>
            <w:tcW w:w="1701" w:type="dxa"/>
            <w:tcBorders>
              <w:top w:val="single" w:sz="12" w:space="0" w:color="auto"/>
              <w:bottom w:val="single" w:sz="12" w:space="0" w:color="auto"/>
            </w:tcBorders>
            <w:tcPrChange w:id="817"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18" w:author="Chen Heller" w:date="2022-09-14T16:49:00Z"/>
                <w:b/>
                <w:bCs/>
              </w:rPr>
            </w:pPr>
            <w:ins w:id="819" w:author="Chen Heller" w:date="2022-09-14T16:49:00Z">
              <w:r>
                <w:rPr>
                  <w:b/>
                  <w:bCs/>
                </w:rPr>
                <w:t>M</w:t>
              </w:r>
            </w:ins>
            <w:ins w:id="820" w:author="Chen Heller" w:date="2022-09-14T17:04:00Z">
              <w:r w:rsidR="00166A9B">
                <w:rPr>
                  <w:b/>
                  <w:bCs/>
                </w:rPr>
                <w:t xml:space="preserve"> </w:t>
              </w:r>
            </w:ins>
            <w:ins w:id="821" w:author="Chen Heller" w:date="2022-09-14T16:49:00Z">
              <w:r>
                <w:rPr>
                  <w:b/>
                  <w:bCs/>
                </w:rPr>
                <w:t>(SD)</w:t>
              </w:r>
            </w:ins>
          </w:p>
        </w:tc>
        <w:tc>
          <w:tcPr>
            <w:tcW w:w="709" w:type="dxa"/>
            <w:tcBorders>
              <w:bottom w:val="single" w:sz="12" w:space="0" w:color="auto"/>
            </w:tcBorders>
            <w:tcPrChange w:id="822"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23" w:author="Chen Heller" w:date="2022-09-14T16:49:00Z"/>
                <w:b/>
                <w:bCs/>
              </w:rPr>
            </w:pPr>
            <w:ins w:id="824" w:author="Chen Heller" w:date="2022-09-14T16:49:00Z">
              <w:r>
                <w:rPr>
                  <w:b/>
                  <w:bCs/>
                </w:rPr>
                <w:t>t(6)</w:t>
              </w:r>
            </w:ins>
          </w:p>
        </w:tc>
        <w:tc>
          <w:tcPr>
            <w:tcW w:w="992" w:type="dxa"/>
            <w:tcBorders>
              <w:bottom w:val="single" w:sz="12" w:space="0" w:color="auto"/>
            </w:tcBorders>
            <w:tcPrChange w:id="825"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26" w:author="Chen Heller" w:date="2022-09-14T16:49:00Z"/>
                <w:b/>
                <w:bCs/>
              </w:rPr>
            </w:pPr>
            <w:ins w:id="827" w:author="Chen Heller" w:date="2022-09-14T16:49:00Z">
              <w:r>
                <w:rPr>
                  <w:b/>
                  <w:bCs/>
                </w:rPr>
                <w:t>p</w:t>
              </w:r>
            </w:ins>
          </w:p>
        </w:tc>
        <w:tc>
          <w:tcPr>
            <w:tcW w:w="1701" w:type="dxa"/>
            <w:tcBorders>
              <w:bottom w:val="single" w:sz="12" w:space="0" w:color="auto"/>
            </w:tcBorders>
            <w:tcPrChange w:id="828"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29" w:author="Chen Heller" w:date="2022-09-14T16:49:00Z"/>
                <w:b/>
                <w:bCs/>
              </w:rPr>
            </w:pPr>
            <w:ins w:id="830" w:author="Chen Heller" w:date="2022-09-14T16:49:00Z">
              <w:r>
                <w:rPr>
                  <w:b/>
                  <w:bCs/>
                </w:rPr>
                <w:t>CI</w:t>
              </w:r>
            </w:ins>
          </w:p>
        </w:tc>
        <w:tc>
          <w:tcPr>
            <w:tcW w:w="709" w:type="dxa"/>
            <w:tcBorders>
              <w:bottom w:val="single" w:sz="12" w:space="0" w:color="auto"/>
            </w:tcBorders>
            <w:tcPrChange w:id="831"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32" w:author="Chen Heller" w:date="2022-09-14T16:49:00Z"/>
                <w:b/>
                <w:bCs/>
              </w:rPr>
            </w:pPr>
            <w:ins w:id="833" w:author="Chen Heller" w:date="2022-09-14T16:49:00Z">
              <w:r>
                <w:rPr>
                  <w:b/>
                  <w:bCs/>
                </w:rPr>
                <w:t>d</w:t>
              </w:r>
            </w:ins>
          </w:p>
        </w:tc>
      </w:tr>
      <w:tr w:rsidR="00B65BC7" w14:paraId="43185318" w14:textId="77777777" w:rsidTr="003538C4">
        <w:trPr>
          <w:trHeight w:val="313"/>
          <w:ins w:id="834" w:author="Chen Heller" w:date="2022-09-14T16:49:00Z"/>
          <w:trPrChange w:id="835" w:author="Chen Heller" w:date="2022-09-15T10:41:00Z">
            <w:trPr>
              <w:gridAfter w:val="0"/>
              <w:trHeight w:val="313"/>
            </w:trPr>
          </w:trPrChange>
        </w:trPr>
        <w:tc>
          <w:tcPr>
            <w:tcW w:w="10065" w:type="dxa"/>
            <w:gridSpan w:val="8"/>
            <w:tcBorders>
              <w:top w:val="single" w:sz="12" w:space="0" w:color="auto"/>
            </w:tcBorders>
            <w:tcPrChange w:id="836"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37" w:author="Chen Heller" w:date="2022-09-14T16:49:00Z"/>
              </w:rPr>
            </w:pPr>
            <w:ins w:id="838" w:author="Chen Heller" w:date="2022-09-14T16:49:00Z">
              <w:r>
                <w:rPr>
                  <w:b/>
                  <w:bCs/>
                </w:rPr>
                <w:t>Reaching</w:t>
              </w:r>
            </w:ins>
          </w:p>
        </w:tc>
      </w:tr>
      <w:tr w:rsidR="00B65BC7" w14:paraId="4FFCFB7D" w14:textId="77777777" w:rsidTr="003538C4">
        <w:trPr>
          <w:trHeight w:val="490"/>
          <w:ins w:id="839" w:author="Chen Heller" w:date="2022-09-14T16:49:00Z"/>
          <w:trPrChange w:id="840" w:author="Chen Heller" w:date="2022-09-15T10:42:00Z">
            <w:trPr>
              <w:gridAfter w:val="0"/>
              <w:trHeight w:val="490"/>
            </w:trPr>
          </w:trPrChange>
        </w:trPr>
        <w:tc>
          <w:tcPr>
            <w:tcW w:w="284" w:type="dxa"/>
            <w:vMerge w:val="restart"/>
            <w:tcBorders>
              <w:bottom w:val="single" w:sz="12" w:space="0" w:color="auto"/>
            </w:tcBorders>
            <w:tcPrChange w:id="841"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42" w:author="Chen Heller" w:date="2022-09-14T16:49:00Z"/>
                <w:b/>
                <w:bCs/>
              </w:rPr>
            </w:pPr>
          </w:p>
        </w:tc>
        <w:tc>
          <w:tcPr>
            <w:tcW w:w="2268" w:type="dxa"/>
            <w:tcPrChange w:id="843" w:author="Chen Heller" w:date="2022-09-15T10:42:00Z">
              <w:tcPr>
                <w:tcW w:w="2126" w:type="dxa"/>
                <w:gridSpan w:val="2"/>
              </w:tcPr>
            </w:tcPrChange>
          </w:tcPr>
          <w:p w14:paraId="6EB8D387" w14:textId="77777777" w:rsidR="00B65BC7" w:rsidRPr="00EA2CED" w:rsidRDefault="00B65BC7" w:rsidP="00EA2CED">
            <w:pPr>
              <w:ind w:firstLine="0"/>
              <w:rPr>
                <w:ins w:id="844" w:author="Chen Heller" w:date="2022-09-14T16:49:00Z"/>
                <w:b/>
                <w:bCs/>
              </w:rPr>
            </w:pPr>
            <w:ins w:id="845" w:author="Chen Heller" w:date="2022-09-14T16:49:00Z">
              <w:r w:rsidRPr="00EA2CED">
                <w:rPr>
                  <w:b/>
                  <w:bCs/>
                </w:rPr>
                <w:t>Reach area</w:t>
              </w:r>
            </w:ins>
          </w:p>
        </w:tc>
        <w:tc>
          <w:tcPr>
            <w:tcW w:w="1701" w:type="dxa"/>
            <w:tcPrChange w:id="846" w:author="Chen Heller" w:date="2022-09-15T10:42:00Z">
              <w:tcPr>
                <w:tcW w:w="1701" w:type="dxa"/>
                <w:gridSpan w:val="2"/>
              </w:tcPr>
            </w:tcPrChange>
          </w:tcPr>
          <w:p w14:paraId="4397D548" w14:textId="77777777" w:rsidR="00B65BC7" w:rsidRDefault="00B65BC7" w:rsidP="00EA2CED">
            <w:pPr>
              <w:ind w:firstLine="0"/>
              <w:rPr>
                <w:ins w:id="847" w:author="Chen Heller" w:date="2022-09-14T16:49:00Z"/>
              </w:rPr>
            </w:pPr>
            <w:ins w:id="848" w:author="Chen Heller" w:date="2022-09-14T16:49:00Z">
              <w:r>
                <w:t>2 (0.30)</w:t>
              </w:r>
            </w:ins>
          </w:p>
        </w:tc>
        <w:tc>
          <w:tcPr>
            <w:tcW w:w="1701" w:type="dxa"/>
            <w:tcPrChange w:id="849" w:author="Chen Heller" w:date="2022-09-15T10:42:00Z">
              <w:tcPr>
                <w:tcW w:w="1701" w:type="dxa"/>
                <w:gridSpan w:val="2"/>
              </w:tcPr>
            </w:tcPrChange>
          </w:tcPr>
          <w:p w14:paraId="32DE1315" w14:textId="77777777" w:rsidR="00B65BC7" w:rsidRDefault="00B65BC7" w:rsidP="00EA2CED">
            <w:pPr>
              <w:ind w:firstLine="0"/>
              <w:rPr>
                <w:ins w:id="850" w:author="Chen Heller" w:date="2022-09-14T16:49:00Z"/>
              </w:rPr>
            </w:pPr>
            <w:ins w:id="851" w:author="Chen Heller" w:date="2022-09-14T16:49:00Z">
              <w:r>
                <w:t>1.73 (0.25)</w:t>
              </w:r>
            </w:ins>
          </w:p>
        </w:tc>
        <w:tc>
          <w:tcPr>
            <w:tcW w:w="709" w:type="dxa"/>
            <w:tcPrChange w:id="852" w:author="Chen Heller" w:date="2022-09-15T10:42:00Z">
              <w:tcPr>
                <w:tcW w:w="709" w:type="dxa"/>
                <w:gridSpan w:val="2"/>
              </w:tcPr>
            </w:tcPrChange>
          </w:tcPr>
          <w:p w14:paraId="0C8EE400" w14:textId="77777777" w:rsidR="00B65BC7" w:rsidRDefault="00B65BC7" w:rsidP="00EA2CED">
            <w:pPr>
              <w:ind w:firstLine="0"/>
              <w:rPr>
                <w:ins w:id="853" w:author="Chen Heller" w:date="2022-09-14T16:49:00Z"/>
              </w:rPr>
            </w:pPr>
            <w:ins w:id="854" w:author="Chen Heller" w:date="2022-09-14T16:49:00Z">
              <w:r>
                <w:t>3.02</w:t>
              </w:r>
            </w:ins>
          </w:p>
        </w:tc>
        <w:tc>
          <w:tcPr>
            <w:tcW w:w="992" w:type="dxa"/>
            <w:tcPrChange w:id="855" w:author="Chen Heller" w:date="2022-09-15T10:42:00Z">
              <w:tcPr>
                <w:tcW w:w="992" w:type="dxa"/>
                <w:gridSpan w:val="2"/>
              </w:tcPr>
            </w:tcPrChange>
          </w:tcPr>
          <w:p w14:paraId="60CD7F88" w14:textId="77777777" w:rsidR="00B65BC7" w:rsidRDefault="00B65BC7" w:rsidP="00EA2CED">
            <w:pPr>
              <w:ind w:firstLine="0"/>
              <w:rPr>
                <w:ins w:id="856" w:author="Chen Heller" w:date="2022-09-14T16:49:00Z"/>
              </w:rPr>
            </w:pPr>
            <w:ins w:id="857" w:author="Chen Heller" w:date="2022-09-14T16:49:00Z">
              <w:r>
                <w:t>0.023</w:t>
              </w:r>
            </w:ins>
          </w:p>
        </w:tc>
        <w:tc>
          <w:tcPr>
            <w:tcW w:w="1701" w:type="dxa"/>
            <w:tcPrChange w:id="858" w:author="Chen Heller" w:date="2022-09-15T10:42:00Z">
              <w:tcPr>
                <w:tcW w:w="1701" w:type="dxa"/>
                <w:gridSpan w:val="2"/>
              </w:tcPr>
            </w:tcPrChange>
          </w:tcPr>
          <w:p w14:paraId="46A272B3" w14:textId="77777777" w:rsidR="00B65BC7" w:rsidRDefault="00B65BC7" w:rsidP="00EA2CED">
            <w:pPr>
              <w:ind w:firstLine="0"/>
              <w:rPr>
                <w:ins w:id="859" w:author="Chen Heller" w:date="2022-09-14T16:49:00Z"/>
              </w:rPr>
            </w:pPr>
            <w:ins w:id="860" w:author="Chen Heller" w:date="2022-09-14T16:49:00Z">
              <w:r>
                <w:t>0.05, 0.48</w:t>
              </w:r>
            </w:ins>
          </w:p>
        </w:tc>
        <w:tc>
          <w:tcPr>
            <w:tcW w:w="709" w:type="dxa"/>
            <w:tcPrChange w:id="861" w:author="Chen Heller" w:date="2022-09-15T10:42:00Z">
              <w:tcPr>
                <w:tcW w:w="709" w:type="dxa"/>
                <w:gridSpan w:val="2"/>
              </w:tcPr>
            </w:tcPrChange>
          </w:tcPr>
          <w:p w14:paraId="61172540" w14:textId="77777777" w:rsidR="00B65BC7" w:rsidRDefault="00B65BC7" w:rsidP="00EA2CED">
            <w:pPr>
              <w:ind w:firstLine="0"/>
              <w:rPr>
                <w:ins w:id="862" w:author="Chen Heller" w:date="2022-09-14T16:49:00Z"/>
              </w:rPr>
            </w:pPr>
            <w:ins w:id="863" w:author="Chen Heller" w:date="2022-09-14T16:49:00Z">
              <w:r>
                <w:t>1.14</w:t>
              </w:r>
            </w:ins>
          </w:p>
        </w:tc>
      </w:tr>
      <w:tr w:rsidR="00B65BC7" w14:paraId="11FBE247" w14:textId="77777777" w:rsidTr="003538C4">
        <w:trPr>
          <w:trHeight w:val="490"/>
          <w:ins w:id="864" w:author="Chen Heller" w:date="2022-09-14T16:49:00Z"/>
          <w:trPrChange w:id="865" w:author="Chen Heller" w:date="2022-09-15T10:42:00Z">
            <w:trPr>
              <w:gridAfter w:val="0"/>
              <w:trHeight w:val="490"/>
            </w:trPr>
          </w:trPrChange>
        </w:trPr>
        <w:tc>
          <w:tcPr>
            <w:tcW w:w="284" w:type="dxa"/>
            <w:vMerge/>
            <w:tcBorders>
              <w:top w:val="single" w:sz="12" w:space="0" w:color="auto"/>
              <w:bottom w:val="single" w:sz="12" w:space="0" w:color="auto"/>
            </w:tcBorders>
            <w:tcPrChange w:id="866"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67" w:author="Chen Heller" w:date="2022-09-14T16:49:00Z"/>
                <w:b/>
                <w:bCs/>
              </w:rPr>
            </w:pPr>
          </w:p>
        </w:tc>
        <w:tc>
          <w:tcPr>
            <w:tcW w:w="2268" w:type="dxa"/>
            <w:tcPrChange w:id="868" w:author="Chen Heller" w:date="2022-09-15T10:42:00Z">
              <w:tcPr>
                <w:tcW w:w="2126" w:type="dxa"/>
                <w:gridSpan w:val="2"/>
              </w:tcPr>
            </w:tcPrChange>
          </w:tcPr>
          <w:p w14:paraId="7FB444DD" w14:textId="77777777" w:rsidR="00B65BC7" w:rsidRPr="00EA2CED" w:rsidRDefault="00B65BC7" w:rsidP="00EA2CED">
            <w:pPr>
              <w:ind w:firstLine="0"/>
              <w:rPr>
                <w:ins w:id="869" w:author="Chen Heller" w:date="2022-09-14T16:49:00Z"/>
                <w:b/>
                <w:bCs/>
              </w:rPr>
            </w:pPr>
            <w:ins w:id="870" w:author="Chen Heller" w:date="2022-09-14T16:49:00Z">
              <w:r w:rsidRPr="00EA2CED">
                <w:rPr>
                  <w:b/>
                  <w:bCs/>
                </w:rPr>
                <w:t>Traveled distance</w:t>
              </w:r>
            </w:ins>
          </w:p>
        </w:tc>
        <w:tc>
          <w:tcPr>
            <w:tcW w:w="1701" w:type="dxa"/>
            <w:tcPrChange w:id="871" w:author="Chen Heller" w:date="2022-09-15T10:42:00Z">
              <w:tcPr>
                <w:tcW w:w="1701" w:type="dxa"/>
                <w:gridSpan w:val="2"/>
              </w:tcPr>
            </w:tcPrChange>
          </w:tcPr>
          <w:p w14:paraId="41C2D2CA" w14:textId="77777777" w:rsidR="00B65BC7" w:rsidRDefault="00B65BC7" w:rsidP="00EA2CED">
            <w:pPr>
              <w:ind w:firstLine="0"/>
              <w:rPr>
                <w:ins w:id="872" w:author="Chen Heller" w:date="2022-09-14T16:49:00Z"/>
              </w:rPr>
            </w:pPr>
            <w:ins w:id="873" w:author="Chen Heller" w:date="2022-09-14T16:49:00Z">
              <w:r>
                <w:t>38.27 (1.25)</w:t>
              </w:r>
            </w:ins>
          </w:p>
        </w:tc>
        <w:tc>
          <w:tcPr>
            <w:tcW w:w="1701" w:type="dxa"/>
            <w:tcPrChange w:id="874" w:author="Chen Heller" w:date="2022-09-15T10:42:00Z">
              <w:tcPr>
                <w:tcW w:w="1701" w:type="dxa"/>
                <w:gridSpan w:val="2"/>
              </w:tcPr>
            </w:tcPrChange>
          </w:tcPr>
          <w:p w14:paraId="6A1D56A3" w14:textId="77777777" w:rsidR="00B65BC7" w:rsidRDefault="00B65BC7" w:rsidP="00EA2CED">
            <w:pPr>
              <w:ind w:firstLine="0"/>
              <w:rPr>
                <w:ins w:id="875" w:author="Chen Heller" w:date="2022-09-14T16:49:00Z"/>
              </w:rPr>
            </w:pPr>
            <w:ins w:id="876" w:author="Chen Heller" w:date="2022-09-14T16:49:00Z">
              <w:r>
                <w:t>39.23 (1.74)</w:t>
              </w:r>
            </w:ins>
          </w:p>
        </w:tc>
        <w:tc>
          <w:tcPr>
            <w:tcW w:w="709" w:type="dxa"/>
            <w:tcPrChange w:id="877" w:author="Chen Heller" w:date="2022-09-15T10:42:00Z">
              <w:tcPr>
                <w:tcW w:w="709" w:type="dxa"/>
                <w:gridSpan w:val="2"/>
              </w:tcPr>
            </w:tcPrChange>
          </w:tcPr>
          <w:p w14:paraId="0291A175" w14:textId="77777777" w:rsidR="00B65BC7" w:rsidRDefault="00B65BC7" w:rsidP="00EA2CED">
            <w:pPr>
              <w:ind w:firstLine="0"/>
              <w:rPr>
                <w:ins w:id="878" w:author="Chen Heller" w:date="2022-09-14T16:49:00Z"/>
              </w:rPr>
            </w:pPr>
            <w:ins w:id="879" w:author="Chen Heller" w:date="2022-09-14T16:49:00Z">
              <w:r>
                <w:t>3.69</w:t>
              </w:r>
            </w:ins>
          </w:p>
        </w:tc>
        <w:tc>
          <w:tcPr>
            <w:tcW w:w="992" w:type="dxa"/>
            <w:tcPrChange w:id="880" w:author="Chen Heller" w:date="2022-09-15T10:42:00Z">
              <w:tcPr>
                <w:tcW w:w="992" w:type="dxa"/>
                <w:gridSpan w:val="2"/>
              </w:tcPr>
            </w:tcPrChange>
          </w:tcPr>
          <w:p w14:paraId="27EBAABF" w14:textId="77777777" w:rsidR="00B65BC7" w:rsidRDefault="00B65BC7" w:rsidP="00EA2CED">
            <w:pPr>
              <w:ind w:firstLine="0"/>
              <w:rPr>
                <w:ins w:id="881" w:author="Chen Heller" w:date="2022-09-14T16:49:00Z"/>
              </w:rPr>
            </w:pPr>
            <w:ins w:id="882" w:author="Chen Heller" w:date="2022-09-14T16:49:00Z">
              <w:r>
                <w:t>0.010</w:t>
              </w:r>
            </w:ins>
          </w:p>
        </w:tc>
        <w:tc>
          <w:tcPr>
            <w:tcW w:w="1701" w:type="dxa"/>
            <w:tcPrChange w:id="883" w:author="Chen Heller" w:date="2022-09-15T10:42:00Z">
              <w:tcPr>
                <w:tcW w:w="1701" w:type="dxa"/>
                <w:gridSpan w:val="2"/>
              </w:tcPr>
            </w:tcPrChange>
          </w:tcPr>
          <w:p w14:paraId="17021F6F" w14:textId="77777777" w:rsidR="00B65BC7" w:rsidRDefault="00B65BC7" w:rsidP="00EA2CED">
            <w:pPr>
              <w:ind w:firstLine="0"/>
              <w:rPr>
                <w:ins w:id="884" w:author="Chen Heller" w:date="2022-09-14T16:49:00Z"/>
              </w:rPr>
            </w:pPr>
            <w:ins w:id="885" w:author="Chen Heller" w:date="2022-09-14T16:49:00Z">
              <w:r>
                <w:t>-1.59, -0.32</w:t>
              </w:r>
            </w:ins>
          </w:p>
        </w:tc>
        <w:tc>
          <w:tcPr>
            <w:tcW w:w="709" w:type="dxa"/>
            <w:tcPrChange w:id="886" w:author="Chen Heller" w:date="2022-09-15T10:42:00Z">
              <w:tcPr>
                <w:tcW w:w="709" w:type="dxa"/>
                <w:gridSpan w:val="2"/>
              </w:tcPr>
            </w:tcPrChange>
          </w:tcPr>
          <w:p w14:paraId="477C98BA" w14:textId="77777777" w:rsidR="00B65BC7" w:rsidRDefault="00B65BC7" w:rsidP="00EA2CED">
            <w:pPr>
              <w:ind w:firstLine="0"/>
              <w:rPr>
                <w:ins w:id="887" w:author="Chen Heller" w:date="2022-09-14T16:49:00Z"/>
              </w:rPr>
            </w:pPr>
            <w:ins w:id="888" w:author="Chen Heller" w:date="2022-09-14T16:49:00Z">
              <w:r>
                <w:t>1.40</w:t>
              </w:r>
            </w:ins>
          </w:p>
        </w:tc>
      </w:tr>
      <w:tr w:rsidR="00B65BC7" w14:paraId="114D34EA" w14:textId="77777777" w:rsidTr="003538C4">
        <w:trPr>
          <w:trHeight w:val="490"/>
          <w:ins w:id="889" w:author="Chen Heller" w:date="2022-09-14T16:49:00Z"/>
          <w:trPrChange w:id="890" w:author="Chen Heller" w:date="2022-09-15T10:42:00Z">
            <w:trPr>
              <w:gridAfter w:val="0"/>
              <w:trHeight w:val="490"/>
            </w:trPr>
          </w:trPrChange>
        </w:trPr>
        <w:tc>
          <w:tcPr>
            <w:tcW w:w="284" w:type="dxa"/>
            <w:vMerge/>
            <w:tcBorders>
              <w:top w:val="single" w:sz="12" w:space="0" w:color="auto"/>
              <w:bottom w:val="single" w:sz="12" w:space="0" w:color="auto"/>
            </w:tcBorders>
            <w:tcPrChange w:id="891"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892" w:author="Chen Heller" w:date="2022-09-14T16:49:00Z"/>
                <w:b/>
                <w:bCs/>
              </w:rPr>
            </w:pPr>
          </w:p>
        </w:tc>
        <w:tc>
          <w:tcPr>
            <w:tcW w:w="2268" w:type="dxa"/>
            <w:tcPrChange w:id="893" w:author="Chen Heller" w:date="2022-09-15T10:42:00Z">
              <w:tcPr>
                <w:tcW w:w="2126" w:type="dxa"/>
                <w:gridSpan w:val="2"/>
              </w:tcPr>
            </w:tcPrChange>
          </w:tcPr>
          <w:p w14:paraId="1CA70F67" w14:textId="77777777" w:rsidR="00B65BC7" w:rsidRPr="00EA2CED" w:rsidRDefault="00B65BC7" w:rsidP="00EA2CED">
            <w:pPr>
              <w:ind w:firstLine="0"/>
              <w:rPr>
                <w:ins w:id="894" w:author="Chen Heller" w:date="2022-09-14T16:49:00Z"/>
                <w:b/>
                <w:bCs/>
              </w:rPr>
            </w:pPr>
            <w:ins w:id="895" w:author="Chen Heller" w:date="2022-09-14T16:49:00Z">
              <w:r w:rsidRPr="00EA2CED">
                <w:rPr>
                  <w:b/>
                  <w:bCs/>
                </w:rPr>
                <w:t>Reaction time</w:t>
              </w:r>
            </w:ins>
          </w:p>
        </w:tc>
        <w:tc>
          <w:tcPr>
            <w:tcW w:w="1701" w:type="dxa"/>
            <w:tcPrChange w:id="896" w:author="Chen Heller" w:date="2022-09-15T10:42:00Z">
              <w:tcPr>
                <w:tcW w:w="1701" w:type="dxa"/>
                <w:gridSpan w:val="2"/>
              </w:tcPr>
            </w:tcPrChange>
          </w:tcPr>
          <w:p w14:paraId="5006B1B1" w14:textId="77777777" w:rsidR="00B65BC7" w:rsidRDefault="00B65BC7" w:rsidP="00EA2CED">
            <w:pPr>
              <w:ind w:firstLine="0"/>
              <w:rPr>
                <w:ins w:id="897" w:author="Chen Heller" w:date="2022-09-14T16:49:00Z"/>
              </w:rPr>
            </w:pPr>
            <w:ins w:id="898" w:author="Chen Heller" w:date="2022-09-14T16:49:00Z">
              <w:r>
                <w:t>164.46 (26.10)</w:t>
              </w:r>
            </w:ins>
          </w:p>
        </w:tc>
        <w:tc>
          <w:tcPr>
            <w:tcW w:w="1701" w:type="dxa"/>
            <w:tcPrChange w:id="899" w:author="Chen Heller" w:date="2022-09-15T10:42:00Z">
              <w:tcPr>
                <w:tcW w:w="1701" w:type="dxa"/>
                <w:gridSpan w:val="2"/>
              </w:tcPr>
            </w:tcPrChange>
          </w:tcPr>
          <w:p w14:paraId="2BDBB3E3" w14:textId="77777777" w:rsidR="00B65BC7" w:rsidRDefault="00B65BC7" w:rsidP="00EA2CED">
            <w:pPr>
              <w:ind w:firstLine="0"/>
              <w:rPr>
                <w:ins w:id="900" w:author="Chen Heller" w:date="2022-09-14T16:49:00Z"/>
              </w:rPr>
            </w:pPr>
            <w:ins w:id="901" w:author="Chen Heller" w:date="2022-09-14T16:49:00Z">
              <w:r>
                <w:t>175.93 (15.40)</w:t>
              </w:r>
            </w:ins>
          </w:p>
        </w:tc>
        <w:tc>
          <w:tcPr>
            <w:tcW w:w="709" w:type="dxa"/>
            <w:tcPrChange w:id="902" w:author="Chen Heller" w:date="2022-09-15T10:42:00Z">
              <w:tcPr>
                <w:tcW w:w="709" w:type="dxa"/>
                <w:gridSpan w:val="2"/>
              </w:tcPr>
            </w:tcPrChange>
          </w:tcPr>
          <w:p w14:paraId="2690C41D" w14:textId="77777777" w:rsidR="00B65BC7" w:rsidRDefault="00B65BC7" w:rsidP="00EA2CED">
            <w:pPr>
              <w:ind w:firstLine="0"/>
              <w:rPr>
                <w:ins w:id="903" w:author="Chen Heller" w:date="2022-09-14T16:49:00Z"/>
              </w:rPr>
            </w:pPr>
            <w:ins w:id="904" w:author="Chen Heller" w:date="2022-09-14T16:49:00Z">
              <w:r>
                <w:t>2.22</w:t>
              </w:r>
            </w:ins>
          </w:p>
        </w:tc>
        <w:tc>
          <w:tcPr>
            <w:tcW w:w="992" w:type="dxa"/>
            <w:tcPrChange w:id="905" w:author="Chen Heller" w:date="2022-09-15T10:42:00Z">
              <w:tcPr>
                <w:tcW w:w="992" w:type="dxa"/>
                <w:gridSpan w:val="2"/>
              </w:tcPr>
            </w:tcPrChange>
          </w:tcPr>
          <w:p w14:paraId="1AC04C4D" w14:textId="77777777" w:rsidR="00B65BC7" w:rsidRDefault="00B65BC7" w:rsidP="00EA2CED">
            <w:pPr>
              <w:ind w:firstLine="0"/>
              <w:rPr>
                <w:ins w:id="906" w:author="Chen Heller" w:date="2022-09-14T16:49:00Z"/>
              </w:rPr>
            </w:pPr>
            <w:ins w:id="907" w:author="Chen Heller" w:date="2022-09-14T16:49:00Z">
              <w:r>
                <w:t>0.067</w:t>
              </w:r>
            </w:ins>
          </w:p>
        </w:tc>
        <w:tc>
          <w:tcPr>
            <w:tcW w:w="1701" w:type="dxa"/>
            <w:tcPrChange w:id="908" w:author="Chen Heller" w:date="2022-09-15T10:42:00Z">
              <w:tcPr>
                <w:tcW w:w="1701" w:type="dxa"/>
                <w:gridSpan w:val="2"/>
              </w:tcPr>
            </w:tcPrChange>
          </w:tcPr>
          <w:p w14:paraId="5E3BEF8D" w14:textId="77777777" w:rsidR="00B65BC7" w:rsidRDefault="00B65BC7" w:rsidP="00EA2CED">
            <w:pPr>
              <w:ind w:firstLine="0"/>
              <w:rPr>
                <w:ins w:id="909" w:author="Chen Heller" w:date="2022-09-14T16:49:00Z"/>
              </w:rPr>
            </w:pPr>
            <w:ins w:id="910" w:author="Chen Heller" w:date="2022-09-14T16:49:00Z">
              <w:r>
                <w:t>-24.08, 1.12</w:t>
              </w:r>
            </w:ins>
          </w:p>
        </w:tc>
        <w:tc>
          <w:tcPr>
            <w:tcW w:w="709" w:type="dxa"/>
            <w:tcPrChange w:id="911" w:author="Chen Heller" w:date="2022-09-15T10:42:00Z">
              <w:tcPr>
                <w:tcW w:w="709" w:type="dxa"/>
                <w:gridSpan w:val="2"/>
              </w:tcPr>
            </w:tcPrChange>
          </w:tcPr>
          <w:p w14:paraId="3C61DC4C" w14:textId="77777777" w:rsidR="00B65BC7" w:rsidRDefault="00B65BC7" w:rsidP="00EA2CED">
            <w:pPr>
              <w:ind w:firstLine="0"/>
              <w:rPr>
                <w:ins w:id="912" w:author="Chen Heller" w:date="2022-09-14T16:49:00Z"/>
              </w:rPr>
            </w:pPr>
            <w:ins w:id="913" w:author="Chen Heller" w:date="2022-09-14T16:49:00Z">
              <w:r>
                <w:t>0.84</w:t>
              </w:r>
            </w:ins>
          </w:p>
        </w:tc>
      </w:tr>
      <w:tr w:rsidR="00B65BC7" w14:paraId="2B49790C" w14:textId="77777777" w:rsidTr="003538C4">
        <w:trPr>
          <w:trHeight w:val="490"/>
          <w:ins w:id="914" w:author="Chen Heller" w:date="2022-09-14T16:49:00Z"/>
          <w:trPrChange w:id="915" w:author="Chen Heller" w:date="2022-09-15T10:42:00Z">
            <w:trPr>
              <w:gridBefore w:val="1"/>
              <w:trHeight w:val="490"/>
            </w:trPr>
          </w:trPrChange>
        </w:trPr>
        <w:tc>
          <w:tcPr>
            <w:tcW w:w="284" w:type="dxa"/>
            <w:vMerge/>
            <w:tcBorders>
              <w:top w:val="single" w:sz="12" w:space="0" w:color="auto"/>
              <w:bottom w:val="single" w:sz="12" w:space="0" w:color="auto"/>
            </w:tcBorders>
            <w:tcPrChange w:id="916"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17" w:author="Chen Heller" w:date="2022-09-14T16:49:00Z"/>
                <w:b/>
                <w:bCs/>
              </w:rPr>
            </w:pPr>
          </w:p>
        </w:tc>
        <w:tc>
          <w:tcPr>
            <w:tcW w:w="2268" w:type="dxa"/>
            <w:tcPrChange w:id="918" w:author="Chen Heller" w:date="2022-09-15T10:42:00Z">
              <w:tcPr>
                <w:tcW w:w="2126" w:type="dxa"/>
                <w:gridSpan w:val="2"/>
              </w:tcPr>
            </w:tcPrChange>
          </w:tcPr>
          <w:p w14:paraId="76E6486F" w14:textId="4C8C1B69" w:rsidR="00B65BC7" w:rsidRPr="00EA2CED" w:rsidRDefault="00B65BC7" w:rsidP="00EA2CED">
            <w:pPr>
              <w:ind w:firstLine="0"/>
              <w:rPr>
                <w:ins w:id="919" w:author="Chen Heller" w:date="2022-09-14T16:49:00Z"/>
                <w:b/>
                <w:bCs/>
              </w:rPr>
            </w:pPr>
            <w:ins w:id="920" w:author="Chen Heller" w:date="2022-09-14T16:49:00Z">
              <w:r w:rsidRPr="00EA2CED">
                <w:rPr>
                  <w:b/>
                  <w:bCs/>
                </w:rPr>
                <w:t xml:space="preserve">Movement </w:t>
              </w:r>
            </w:ins>
            <w:ins w:id="921" w:author="Chen Heller" w:date="2022-09-15T10:41:00Z">
              <w:r w:rsidR="003538C4">
                <w:rPr>
                  <w:b/>
                  <w:bCs/>
                </w:rPr>
                <w:t>duration</w:t>
              </w:r>
            </w:ins>
          </w:p>
        </w:tc>
        <w:tc>
          <w:tcPr>
            <w:tcW w:w="1701" w:type="dxa"/>
            <w:tcPrChange w:id="922" w:author="Chen Heller" w:date="2022-09-15T10:42:00Z">
              <w:tcPr>
                <w:tcW w:w="1701" w:type="dxa"/>
                <w:gridSpan w:val="2"/>
              </w:tcPr>
            </w:tcPrChange>
          </w:tcPr>
          <w:p w14:paraId="7B75D1DE" w14:textId="77777777" w:rsidR="00B65BC7" w:rsidRDefault="00B65BC7" w:rsidP="00EA2CED">
            <w:pPr>
              <w:ind w:firstLine="0"/>
              <w:rPr>
                <w:ins w:id="923" w:author="Chen Heller" w:date="2022-09-14T16:49:00Z"/>
              </w:rPr>
            </w:pPr>
            <w:ins w:id="924" w:author="Chen Heller" w:date="2022-09-14T16:49:00Z">
              <w:r>
                <w:t>391.95 (32.91)</w:t>
              </w:r>
            </w:ins>
          </w:p>
        </w:tc>
        <w:tc>
          <w:tcPr>
            <w:tcW w:w="1701" w:type="dxa"/>
            <w:tcPrChange w:id="925" w:author="Chen Heller" w:date="2022-09-15T10:42:00Z">
              <w:tcPr>
                <w:tcW w:w="1701" w:type="dxa"/>
                <w:gridSpan w:val="2"/>
              </w:tcPr>
            </w:tcPrChange>
          </w:tcPr>
          <w:p w14:paraId="7201221D" w14:textId="77777777" w:rsidR="00B65BC7" w:rsidRDefault="00B65BC7" w:rsidP="00EA2CED">
            <w:pPr>
              <w:ind w:firstLine="0"/>
              <w:rPr>
                <w:ins w:id="926" w:author="Chen Heller" w:date="2022-09-14T16:49:00Z"/>
              </w:rPr>
            </w:pPr>
            <w:ins w:id="927" w:author="Chen Heller" w:date="2022-09-14T16:49:00Z">
              <w:r>
                <w:t>403.35 (25.40)</w:t>
              </w:r>
            </w:ins>
          </w:p>
        </w:tc>
        <w:tc>
          <w:tcPr>
            <w:tcW w:w="709" w:type="dxa"/>
            <w:tcPrChange w:id="928" w:author="Chen Heller" w:date="2022-09-15T10:42:00Z">
              <w:tcPr>
                <w:tcW w:w="709" w:type="dxa"/>
                <w:gridSpan w:val="2"/>
              </w:tcPr>
            </w:tcPrChange>
          </w:tcPr>
          <w:p w14:paraId="3086A51A" w14:textId="77777777" w:rsidR="00B65BC7" w:rsidRDefault="00B65BC7" w:rsidP="00EA2CED">
            <w:pPr>
              <w:ind w:firstLine="0"/>
              <w:rPr>
                <w:ins w:id="929" w:author="Chen Heller" w:date="2022-09-14T16:49:00Z"/>
              </w:rPr>
            </w:pPr>
            <w:ins w:id="930" w:author="Chen Heller" w:date="2022-09-14T16:49:00Z">
              <w:r>
                <w:t>2.41</w:t>
              </w:r>
            </w:ins>
          </w:p>
        </w:tc>
        <w:tc>
          <w:tcPr>
            <w:tcW w:w="992" w:type="dxa"/>
            <w:tcPrChange w:id="931" w:author="Chen Heller" w:date="2022-09-15T10:42:00Z">
              <w:tcPr>
                <w:tcW w:w="992" w:type="dxa"/>
                <w:gridSpan w:val="2"/>
              </w:tcPr>
            </w:tcPrChange>
          </w:tcPr>
          <w:p w14:paraId="3878A5F2" w14:textId="77777777" w:rsidR="00B65BC7" w:rsidRDefault="00B65BC7" w:rsidP="00EA2CED">
            <w:pPr>
              <w:ind w:firstLine="0"/>
              <w:rPr>
                <w:ins w:id="932" w:author="Chen Heller" w:date="2022-09-14T16:49:00Z"/>
              </w:rPr>
            </w:pPr>
            <w:ins w:id="933" w:author="Chen Heller" w:date="2022-09-14T16:49:00Z">
              <w:r>
                <w:t>0.051</w:t>
              </w:r>
            </w:ins>
          </w:p>
        </w:tc>
        <w:tc>
          <w:tcPr>
            <w:tcW w:w="1701" w:type="dxa"/>
            <w:tcPrChange w:id="934" w:author="Chen Heller" w:date="2022-09-15T10:42:00Z">
              <w:tcPr>
                <w:tcW w:w="1701" w:type="dxa"/>
                <w:gridSpan w:val="2"/>
              </w:tcPr>
            </w:tcPrChange>
          </w:tcPr>
          <w:p w14:paraId="0783040B" w14:textId="77777777" w:rsidR="00B65BC7" w:rsidRDefault="00B65BC7" w:rsidP="00EA2CED">
            <w:pPr>
              <w:ind w:firstLine="0"/>
              <w:rPr>
                <w:ins w:id="935" w:author="Chen Heller" w:date="2022-09-14T16:49:00Z"/>
              </w:rPr>
            </w:pPr>
            <w:ins w:id="936" w:author="Chen Heller" w:date="2022-09-14T16:49:00Z">
              <w:r>
                <w:t>-22.92, 0.13</w:t>
              </w:r>
            </w:ins>
          </w:p>
        </w:tc>
        <w:tc>
          <w:tcPr>
            <w:tcW w:w="709" w:type="dxa"/>
            <w:tcPrChange w:id="937" w:author="Chen Heller" w:date="2022-09-15T10:42:00Z">
              <w:tcPr>
                <w:tcW w:w="709" w:type="dxa"/>
                <w:gridSpan w:val="2"/>
              </w:tcPr>
            </w:tcPrChange>
          </w:tcPr>
          <w:p w14:paraId="483EC647" w14:textId="77777777" w:rsidR="00B65BC7" w:rsidRDefault="00B65BC7" w:rsidP="00EA2CED">
            <w:pPr>
              <w:ind w:firstLine="0"/>
              <w:rPr>
                <w:ins w:id="938" w:author="Chen Heller" w:date="2022-09-14T16:49:00Z"/>
              </w:rPr>
            </w:pPr>
            <w:ins w:id="939" w:author="Chen Heller" w:date="2022-09-14T16:49:00Z">
              <w:r>
                <w:t>0.91</w:t>
              </w:r>
            </w:ins>
          </w:p>
        </w:tc>
      </w:tr>
      <w:tr w:rsidR="00B65BC7" w14:paraId="67060BE0" w14:textId="77777777" w:rsidTr="003538C4">
        <w:trPr>
          <w:trHeight w:val="490"/>
          <w:ins w:id="940" w:author="Chen Heller" w:date="2022-09-14T16:49:00Z"/>
          <w:trPrChange w:id="941" w:author="Chen Heller" w:date="2022-09-15T10:42:00Z">
            <w:trPr>
              <w:gridBefore w:val="1"/>
              <w:trHeight w:val="490"/>
            </w:trPr>
          </w:trPrChange>
        </w:trPr>
        <w:tc>
          <w:tcPr>
            <w:tcW w:w="284" w:type="dxa"/>
            <w:vMerge/>
            <w:tcBorders>
              <w:top w:val="single" w:sz="12" w:space="0" w:color="auto"/>
              <w:bottom w:val="single" w:sz="12" w:space="0" w:color="auto"/>
            </w:tcBorders>
            <w:tcPrChange w:id="942"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43" w:author="Chen Heller" w:date="2022-09-14T16:49:00Z"/>
                <w:b/>
                <w:bCs/>
              </w:rPr>
            </w:pPr>
          </w:p>
        </w:tc>
        <w:tc>
          <w:tcPr>
            <w:tcW w:w="2268" w:type="dxa"/>
            <w:tcBorders>
              <w:bottom w:val="single" w:sz="12" w:space="0" w:color="auto"/>
            </w:tcBorders>
            <w:tcPrChange w:id="944"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45" w:author="Chen Heller" w:date="2022-09-14T16:49:00Z"/>
                <w:b/>
                <w:bCs/>
              </w:rPr>
            </w:pPr>
            <w:ins w:id="946" w:author="Chen Heller" w:date="2022-09-14T16:49:00Z">
              <w:r w:rsidRPr="00EA2CED">
                <w:rPr>
                  <w:b/>
                  <w:bCs/>
                </w:rPr>
                <w:t>COM</w:t>
              </w:r>
            </w:ins>
          </w:p>
        </w:tc>
        <w:tc>
          <w:tcPr>
            <w:tcW w:w="1701" w:type="dxa"/>
            <w:tcBorders>
              <w:bottom w:val="single" w:sz="12" w:space="0" w:color="auto"/>
            </w:tcBorders>
            <w:tcPrChange w:id="947"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48" w:author="Chen Heller" w:date="2022-09-14T16:49:00Z"/>
              </w:rPr>
            </w:pPr>
            <w:ins w:id="949" w:author="Chen Heller" w:date="2022-09-14T16:49:00Z">
              <w:r>
                <w:t>0.20 (0.13)</w:t>
              </w:r>
            </w:ins>
          </w:p>
        </w:tc>
        <w:tc>
          <w:tcPr>
            <w:tcW w:w="1701" w:type="dxa"/>
            <w:tcBorders>
              <w:bottom w:val="single" w:sz="12" w:space="0" w:color="auto"/>
            </w:tcBorders>
            <w:tcPrChange w:id="950"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51" w:author="Chen Heller" w:date="2022-09-14T16:49:00Z"/>
              </w:rPr>
            </w:pPr>
            <w:ins w:id="952" w:author="Chen Heller" w:date="2022-09-14T16:49:00Z">
              <w:r>
                <w:t>0.20 (0.15)</w:t>
              </w:r>
            </w:ins>
          </w:p>
        </w:tc>
        <w:tc>
          <w:tcPr>
            <w:tcW w:w="709" w:type="dxa"/>
            <w:tcBorders>
              <w:bottom w:val="single" w:sz="12" w:space="0" w:color="auto"/>
            </w:tcBorders>
            <w:tcPrChange w:id="953"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54" w:author="Chen Heller" w:date="2022-09-14T16:49:00Z"/>
              </w:rPr>
            </w:pPr>
            <w:ins w:id="955" w:author="Chen Heller" w:date="2022-09-14T16:49:00Z">
              <w:r>
                <w:t>0.05</w:t>
              </w:r>
            </w:ins>
          </w:p>
        </w:tc>
        <w:tc>
          <w:tcPr>
            <w:tcW w:w="992" w:type="dxa"/>
            <w:tcBorders>
              <w:bottom w:val="single" w:sz="12" w:space="0" w:color="auto"/>
            </w:tcBorders>
            <w:tcPrChange w:id="956"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57" w:author="Chen Heller" w:date="2022-09-14T16:49:00Z"/>
              </w:rPr>
            </w:pPr>
            <w:ins w:id="958" w:author="Chen Heller" w:date="2022-09-14T16:49:00Z">
              <w:r>
                <w:t>0.959</w:t>
              </w:r>
            </w:ins>
          </w:p>
        </w:tc>
        <w:tc>
          <w:tcPr>
            <w:tcW w:w="1701" w:type="dxa"/>
            <w:tcBorders>
              <w:bottom w:val="single" w:sz="12" w:space="0" w:color="auto"/>
            </w:tcBorders>
            <w:tcPrChange w:id="959"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60" w:author="Chen Heller" w:date="2022-09-14T16:49:00Z"/>
              </w:rPr>
            </w:pPr>
            <w:ins w:id="961" w:author="Chen Heller" w:date="2022-09-14T16:49:00Z">
              <w:r>
                <w:t>-0.10, 0.10</w:t>
              </w:r>
            </w:ins>
          </w:p>
        </w:tc>
        <w:tc>
          <w:tcPr>
            <w:tcW w:w="709" w:type="dxa"/>
            <w:tcBorders>
              <w:bottom w:val="single" w:sz="12" w:space="0" w:color="auto"/>
            </w:tcBorders>
            <w:tcPrChange w:id="962"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63" w:author="Chen Heller" w:date="2022-09-14T16:49:00Z"/>
              </w:rPr>
            </w:pPr>
            <w:ins w:id="964" w:author="Chen Heller" w:date="2022-09-14T16:49:00Z">
              <w:r>
                <w:t>0.02</w:t>
              </w:r>
            </w:ins>
          </w:p>
        </w:tc>
      </w:tr>
      <w:tr w:rsidR="005A7125" w14:paraId="2FC93DC2" w14:textId="77777777" w:rsidTr="003538C4">
        <w:trPr>
          <w:trHeight w:val="490"/>
          <w:ins w:id="965" w:author="Chen Heller" w:date="2022-09-14T16:50:00Z"/>
          <w:trPrChange w:id="966" w:author="Chen Heller" w:date="2022-09-15T10:41:00Z">
            <w:trPr>
              <w:gridAfter w:val="0"/>
              <w:trHeight w:val="490"/>
            </w:trPr>
          </w:trPrChange>
        </w:trPr>
        <w:tc>
          <w:tcPr>
            <w:tcW w:w="10065" w:type="dxa"/>
            <w:gridSpan w:val="8"/>
            <w:tcBorders>
              <w:top w:val="single" w:sz="12" w:space="0" w:color="auto"/>
            </w:tcBorders>
            <w:tcPrChange w:id="967" w:author="Chen Heller" w:date="2022-09-15T10:41:00Z">
              <w:tcPr>
                <w:tcW w:w="9923" w:type="dxa"/>
                <w:gridSpan w:val="16"/>
                <w:tcBorders>
                  <w:top w:val="single" w:sz="12" w:space="0" w:color="auto"/>
                </w:tcBorders>
              </w:tcPr>
            </w:tcPrChange>
          </w:tcPr>
          <w:p w14:paraId="1AD67167" w14:textId="3806DFB0" w:rsidR="00F45D87" w:rsidRDefault="004A776C">
            <w:pPr>
              <w:spacing w:line="240" w:lineRule="auto"/>
              <w:ind w:firstLine="0"/>
              <w:rPr>
                <w:ins w:id="968" w:author="Chen Heller" w:date="2022-09-14T16:50:00Z"/>
              </w:rPr>
              <w:pPrChange w:id="969" w:author="Chen Heller" w:date="2022-09-14T16:58:00Z">
                <w:pPr>
                  <w:ind w:firstLine="0"/>
                </w:pPr>
              </w:pPrChange>
            </w:pPr>
            <w:ins w:id="970" w:author="Chen Heller" w:date="2022-09-14T16:54:00Z">
              <w:r w:rsidRPr="00F06B6B">
                <w:rPr>
                  <w:i/>
                  <w:iCs/>
                  <w:sz w:val="22"/>
                  <w:szCs w:val="22"/>
                  <w:rPrChange w:id="971" w:author="Chen Heller" w:date="2022-09-14T16:58:00Z">
                    <w:rPr/>
                  </w:rPrChange>
                </w:rPr>
                <w:t xml:space="preserve">Note. </w:t>
              </w:r>
            </w:ins>
            <w:ins w:id="972" w:author="Chen Heller" w:date="2022-09-14T16:56:00Z">
              <w:r w:rsidR="00DE67F7" w:rsidRPr="000A01BF">
                <w:rPr>
                  <w:sz w:val="22"/>
                  <w:szCs w:val="22"/>
                  <w:rPrChange w:id="973" w:author="Chen Heller" w:date="2022-09-14T16:59:00Z">
                    <w:rPr>
                      <w:i/>
                      <w:iCs/>
                    </w:rPr>
                  </w:rPrChange>
                </w:rPr>
                <w:t>t</w:t>
              </w:r>
            </w:ins>
            <w:ins w:id="974" w:author="Chen Heller" w:date="2022-09-14T17:00:00Z">
              <w:r w:rsidR="001C7715">
                <w:rPr>
                  <w:sz w:val="22"/>
                  <w:szCs w:val="22"/>
                </w:rPr>
                <w:t>(</w:t>
              </w:r>
              <w:proofErr w:type="spellStart"/>
              <w:r w:rsidR="001C7715">
                <w:rPr>
                  <w:sz w:val="22"/>
                  <w:szCs w:val="22"/>
                </w:rPr>
                <w:t>df</w:t>
              </w:r>
              <w:proofErr w:type="spellEnd"/>
              <w:r w:rsidR="001C7715">
                <w:rPr>
                  <w:sz w:val="22"/>
                  <w:szCs w:val="22"/>
                </w:rPr>
                <w:t>)</w:t>
              </w:r>
            </w:ins>
            <w:ins w:id="975" w:author="Chen Heller" w:date="2022-09-14T16:56:00Z">
              <w:r w:rsidR="00DE67F7" w:rsidRPr="000A01BF">
                <w:rPr>
                  <w:sz w:val="22"/>
                  <w:szCs w:val="22"/>
                  <w:rPrChange w:id="976" w:author="Chen Heller" w:date="2022-09-14T16:59:00Z">
                    <w:rPr>
                      <w:i/>
                      <w:iCs/>
                    </w:rPr>
                  </w:rPrChange>
                </w:rPr>
                <w:t xml:space="preserve"> = t-test score, degrees of freedom are in parenthesis; p = </w:t>
              </w:r>
            </w:ins>
            <w:ins w:id="977" w:author="Chen Heller" w:date="2022-09-14T16:59:00Z">
              <w:r w:rsidR="00E80D8B">
                <w:rPr>
                  <w:sz w:val="22"/>
                  <w:szCs w:val="22"/>
                </w:rPr>
                <w:t>Tree-BH corrected p-value for multiple comp</w:t>
              </w:r>
            </w:ins>
            <w:ins w:id="978" w:author="Chen Heller" w:date="2022-09-14T17:00:00Z">
              <w:r w:rsidR="00E80D8B">
                <w:rPr>
                  <w:sz w:val="22"/>
                  <w:szCs w:val="22"/>
                </w:rPr>
                <w:t xml:space="preserve">arisons; </w:t>
              </w:r>
            </w:ins>
            <w:ins w:id="979" w:author="Chen Heller" w:date="2022-09-14T16:56:00Z">
              <w:r w:rsidR="00DE67F7" w:rsidRPr="000A01BF">
                <w:rPr>
                  <w:sz w:val="22"/>
                  <w:szCs w:val="22"/>
                  <w:rPrChange w:id="980" w:author="Chen Heller" w:date="2022-09-14T16:59:00Z">
                    <w:rPr>
                      <w:i/>
                      <w:iCs/>
                    </w:rPr>
                  </w:rPrChange>
                </w:rPr>
                <w:t>CI = 95% confidence interval</w:t>
              </w:r>
            </w:ins>
            <w:ins w:id="981" w:author="Chen Heller" w:date="2022-09-14T17:00:00Z">
              <w:r w:rsidR="001C7715">
                <w:rPr>
                  <w:sz w:val="22"/>
                  <w:szCs w:val="22"/>
                </w:rPr>
                <w:t>s</w:t>
              </w:r>
            </w:ins>
            <w:ins w:id="982" w:author="Chen Heller" w:date="2022-09-14T16:57:00Z">
              <w:r w:rsidR="00F45D87" w:rsidRPr="000A01BF">
                <w:rPr>
                  <w:sz w:val="22"/>
                  <w:szCs w:val="22"/>
                  <w:rPrChange w:id="983" w:author="Chen Heller" w:date="2022-09-14T16:59:00Z">
                    <w:rPr>
                      <w:i/>
                      <w:iCs/>
                    </w:rPr>
                  </w:rPrChange>
                </w:rPr>
                <w:t>; d = Cohen's d.</w:t>
              </w:r>
            </w:ins>
            <w:ins w:id="984" w:author="Chen Heller" w:date="2022-09-14T16:58:00Z">
              <w:r w:rsidR="00F06B6B" w:rsidRPr="00F06B6B">
                <w:rPr>
                  <w:i/>
                  <w:iCs/>
                  <w:sz w:val="22"/>
                  <w:szCs w:val="22"/>
                  <w:rPrChange w:id="985"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986" w:name="_Ref113877436"/>
      <w:r>
        <w:t xml:space="preserve">Figure </w:t>
      </w:r>
      <w:r>
        <w:fldChar w:fldCharType="begin"/>
      </w:r>
      <w:r>
        <w:instrText xml:space="preserve"> SEQ Figure \* ARABIC </w:instrText>
      </w:r>
      <w:r>
        <w:fldChar w:fldCharType="separate"/>
      </w:r>
      <w:r w:rsidR="007E2512">
        <w:rPr>
          <w:noProof/>
        </w:rPr>
        <w:t>5</w:t>
      </w:r>
      <w:r>
        <w:rPr>
          <w:noProof/>
        </w:rPr>
        <w:fldChar w:fldCharType="end"/>
      </w:r>
      <w:bookmarkEnd w:id="986"/>
      <w:r>
        <w:t>.</w:t>
      </w:r>
      <w:r w:rsidRPr="00F3771A">
        <w:rPr>
          <w:i w:val="0"/>
          <w:iCs w:val="0"/>
          <w:color w:val="auto"/>
          <w:sz w:val="24"/>
          <w:szCs w:val="24"/>
        </w:rPr>
        <w:t xml:space="preserve"> </w:t>
      </w:r>
      <w:r w:rsidRPr="00F3771A">
        <w:t xml:space="preserve">Results of Experiment </w:t>
      </w:r>
      <w:r>
        <w:t>3</w:t>
      </w:r>
      <w:r w:rsidRPr="00F3771A">
        <w:t xml:space="preserve">. </w:t>
      </w:r>
      <w:ins w:id="987" w:author="Chen Heller" w:date="2022-09-14T18:53:00Z">
        <w:r w:rsidR="00246539">
          <w:t xml:space="preserve">(a) Reaching trajectories in trials where a correct answer was given by choosing the left and right targets, averaged across all participants. Shaded areas are the </w:t>
        </w:r>
      </w:ins>
      <w:ins w:id="988" w:author="Chen Heller" w:date="2022-09-14T18:58:00Z">
        <w:r w:rsidR="00D17299">
          <w:t>SE</w:t>
        </w:r>
      </w:ins>
      <w:ins w:id="989" w:author="Chen Heller" w:date="2022-09-14T18:53:00Z">
        <w:r w:rsidR="00246539">
          <w:t xml:space="preserve">. </w:t>
        </w:r>
      </w:ins>
      <w:moveToRangeStart w:id="990" w:author="Chen Heller" w:date="2022-09-14T18:53:00Z" w:name="move114074052"/>
      <w:moveTo w:id="991" w:author="Chen Heller" w:date="2022-09-14T18:53:00Z">
        <w:r w:rsidR="00246539" w:rsidRPr="00F3771A">
          <w:t>(b</w:t>
        </w:r>
        <w:r w:rsidR="00246539">
          <w:t>) Response time in the first block of the first and second days.</w:t>
        </w:r>
      </w:moveTo>
      <w:moveToRangeEnd w:id="990"/>
      <w:ins w:id="992" w:author="Chen Heller" w:date="2022-09-14T18:53:00Z">
        <w:r w:rsidR="00246539">
          <w:t xml:space="preserve"> (b-f) Dots are single participant averages while the </w:t>
        </w:r>
      </w:ins>
      <w:ins w:id="993" w:author="Chen Heller" w:date="2022-09-14T18:54:00Z">
        <w:r w:rsidR="00ED7D7C">
          <w:t>colored</w:t>
        </w:r>
      </w:ins>
      <w:ins w:id="994" w:author="Chen Heller" w:date="2022-09-14T18:53:00Z">
        <w:r w:rsidR="00246539">
          <w:t xml:space="preserve"> horizontal lines are the average of all participants. Black error bars symbol the </w:t>
        </w:r>
      </w:ins>
      <w:ins w:id="995" w:author="Chen Heller" w:date="2022-09-14T18:58:00Z">
        <w:r w:rsidR="00205DCC">
          <w:t>SE</w:t>
        </w:r>
      </w:ins>
      <w:ins w:id="996" w:author="Chen Heller" w:date="2022-09-14T18:53:00Z">
        <w:r w:rsidR="00246539">
          <w:t>. Full/dashed grey lines represent a numerical incline/decline (respectively) between the congruent and incongruent conditions</w:t>
        </w:r>
      </w:ins>
      <w:del w:id="997"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998" w:author="Chen Heller" w:date="2022-09-14T18:53:00Z" w:name="move114074052"/>
      <w:moveFrom w:id="999" w:author="Chen Heller" w:date="2022-09-14T18:53:00Z">
        <w:r w:rsidRPr="00F3771A" w:rsidDel="00246539">
          <w:t>(b</w:t>
        </w:r>
        <w:r w:rsidR="00EC5E25" w:rsidDel="00246539">
          <w:t xml:space="preserve">) Response time </w:t>
        </w:r>
        <w:r w:rsidR="00656B04" w:rsidDel="00246539">
          <w:t>in the first block of the first and second days</w:t>
        </w:r>
        <w:del w:id="1000" w:author="Chen Heller" w:date="2022-09-14T18:55:00Z">
          <w:r w:rsidR="00656B04" w:rsidDel="00ED7D7C">
            <w:delText xml:space="preserve">. </w:delText>
          </w:r>
        </w:del>
      </w:moveFrom>
      <w:moveFromRangeEnd w:id="998"/>
      <w:del w:id="1001"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02" w:name="_Toc114053546"/>
      <w:r>
        <w:t>Discussion</w:t>
      </w:r>
      <w:bookmarkEnd w:id="1002"/>
    </w:p>
    <w:p w14:paraId="04CA93E9" w14:textId="5922AB0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03" w:author="Chen Heller" w:date="2022-09-14T12:40:00Z">
        <w:r w:rsidR="006B6AC7">
          <w:t xml:space="preserve">Notably, </w:t>
        </w:r>
      </w:ins>
      <w:ins w:id="1004" w:author="Chen Heller" w:date="2022-09-15T10:36:00Z">
        <w:r w:rsidR="00E85366">
          <w:t xml:space="preserve">none of the comparisons </w:t>
        </w:r>
      </w:ins>
      <w:ins w:id="1005" w:author="Chen Heller" w:date="2022-09-14T12:38:00Z">
        <w:r w:rsidR="005D7C3E">
          <w:t>pass</w:t>
        </w:r>
      </w:ins>
      <w:ins w:id="1006" w:author="Chen Heller" w:date="2022-09-15T10:36:00Z">
        <w:r w:rsidR="00E85366">
          <w:t>ed</w:t>
        </w:r>
      </w:ins>
      <w:ins w:id="1007" w:author="Chen Heller" w:date="2022-09-14T12:38:00Z">
        <w:r w:rsidR="005D7C3E">
          <w:t xml:space="preserve"> the multiple comparisons correction</w:t>
        </w:r>
      </w:ins>
      <w:ins w:id="1008" w:author="Chen Heller" w:date="2022-09-14T12:40:00Z">
        <w:r w:rsidR="006B6AC7">
          <w:t xml:space="preserve">. However </w:t>
        </w:r>
      </w:ins>
      <w:ins w:id="1009" w:author="Chen Heller" w:date="2022-09-14T12:38:00Z">
        <w:r w:rsidR="005D7C3E">
          <w:t xml:space="preserve">interesting trends </w:t>
        </w:r>
      </w:ins>
      <w:ins w:id="1010" w:author="Chen Heller" w:date="2022-09-14T12:40:00Z">
        <w:r w:rsidR="006B6AC7">
          <w:t xml:space="preserve">did imply </w:t>
        </w:r>
      </w:ins>
      <w:ins w:id="1011" w:author="Chen Heller" w:date="2022-09-14T12:38:00Z">
        <w:r w:rsidR="005D7C3E">
          <w:t>of a congruency effect</w:t>
        </w:r>
      </w:ins>
      <w:del w:id="1012"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13" w:author="Chen Heller" w:date="2022-09-14T12:36:00Z">
        <w:r w:rsidR="007A4A6D">
          <w:t xml:space="preserve"> </w:t>
        </w:r>
      </w:ins>
      <w:ins w:id="1014" w:author="Chen Heller" w:date="2022-09-14T12:39:00Z">
        <w:r w:rsidR="00385459">
          <w:t xml:space="preserve">which </w:t>
        </w:r>
      </w:ins>
      <w:r w:rsidR="009C3286">
        <w:t xml:space="preserve">manifested </w:t>
      </w:r>
      <w:del w:id="1015" w:author="Chen Heller" w:date="2022-09-14T12:39:00Z">
        <w:r w:rsidR="009872FC" w:rsidDel="00385459">
          <w:delText>by</w:delText>
        </w:r>
        <w:r w:rsidR="00EC1BFD" w:rsidDel="00385459">
          <w:delText xml:space="preserve"> the </w:delText>
        </w:r>
      </w:del>
      <w:ins w:id="1016" w:author="Chen Heller" w:date="2022-09-14T12:39:00Z">
        <w:r w:rsidR="00385459">
          <w:t xml:space="preserve">as a </w:t>
        </w:r>
      </w:ins>
      <w:r w:rsidR="00E40999">
        <w:t xml:space="preserve">bias </w:t>
      </w:r>
      <w:ins w:id="1017" w:author="Chen Heller" w:date="2022-09-14T12:40:00Z">
        <w:r w:rsidR="00B16D05">
          <w:t>in the trajec</w:t>
        </w:r>
      </w:ins>
      <w:ins w:id="1018"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19" w:author="Chen Heller" w:date="2022-09-14T12:42:00Z">
        <w:r w:rsidR="00E40999" w:rsidDel="00497BB2">
          <w:delText xml:space="preserve">decrease </w:delText>
        </w:r>
      </w:del>
      <w:ins w:id="1020" w:author="Chen Heller" w:date="2022-09-14T12:42:00Z">
        <w:r w:rsidR="00497BB2">
          <w:t xml:space="preserve">decreasing trend </w:t>
        </w:r>
      </w:ins>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 xml:space="preserve">Area Under the </w:t>
      </w:r>
      <w:r w:rsidR="00CD7735">
        <w:lastRenderedPageBreak/>
        <w:t>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21" w:author="Chen Heller" w:date="2022-09-14T13:10:00Z">
        <w:r w:rsidR="002F313C" w:rsidRPr="002F313C">
          <w:t>Experiment 3</w:t>
        </w:r>
      </w:ins>
      <w:del w:id="1022"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23"/>
      <w:r w:rsidR="0058739A">
        <w:t>excluded trials</w:t>
      </w:r>
      <w:commentRangeEnd w:id="1023"/>
      <w:r w:rsidR="00EB2FF8">
        <w:rPr>
          <w:rStyle w:val="CommentReference"/>
        </w:rPr>
        <w:commentReference w:id="1023"/>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24" w:name="_Toc114053547"/>
      <w:del w:id="1025" w:author="Chen Heller" w:date="2022-09-14T13:10:00Z">
        <w:r w:rsidDel="00CE37CA">
          <w:delText>Exp 4</w:delText>
        </w:r>
      </w:del>
      <w:ins w:id="1026" w:author="Chen Heller" w:date="2022-09-14T13:10:00Z">
        <w:r w:rsidR="00CE37CA">
          <w:t>Experiment 4</w:t>
        </w:r>
      </w:ins>
      <w:bookmarkEnd w:id="1024"/>
    </w:p>
    <w:p w14:paraId="3D3FAF54" w14:textId="7053D0C2" w:rsidR="00D826D9" w:rsidRDefault="00A8788A" w:rsidP="00B25647">
      <w:pPr>
        <w:ind w:firstLine="0"/>
      </w:pPr>
      <w:r>
        <w:t>Experiment 4</w:t>
      </w:r>
      <w:r w:rsidR="00FC3846">
        <w:t xml:space="preserve"> was preregistered </w:t>
      </w:r>
      <w:r w:rsidR="006D2FC7">
        <w:t>[</w:t>
      </w:r>
      <w:commentRangeStart w:id="1027"/>
      <w:r w:rsidR="006D2FC7">
        <w:t>ref</w:t>
      </w:r>
      <w:commentRangeEnd w:id="1027"/>
      <w:r w:rsidR="006D2FC7">
        <w:rPr>
          <w:rStyle w:val="CommentReference"/>
        </w:rPr>
        <w:commentReference w:id="1027"/>
      </w:r>
      <w:r w:rsidR="006D2FC7">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28" w:author="Chen Heller" w:date="2022-09-14T19:01:00Z">
        <w:r w:rsidR="0035029B" w:rsidDel="00B85208">
          <w:delText>Exp.</w:delText>
        </w:r>
      </w:del>
      <w:ins w:id="1029"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30" w:name="_Toc114053548"/>
      <w:r>
        <w:t>Methods</w:t>
      </w:r>
      <w:bookmarkEnd w:id="1030"/>
    </w:p>
    <w:p w14:paraId="635A0C30" w14:textId="77777777" w:rsidR="00D826D9" w:rsidRDefault="00D826D9" w:rsidP="006238E0">
      <w:pPr>
        <w:pStyle w:val="Heading4"/>
      </w:pPr>
      <w:bookmarkStart w:id="1031" w:name="_Toc114053549"/>
      <w:r>
        <w:lastRenderedPageBreak/>
        <w:t>Participants</w:t>
      </w:r>
      <w:bookmarkEnd w:id="1031"/>
    </w:p>
    <w:p w14:paraId="10928BC5" w14:textId="0DA025DC" w:rsidR="00D826D9" w:rsidRDefault="004543AF" w:rsidP="005E6629">
      <w:pPr>
        <w:ind w:firstLine="0"/>
      </w:pPr>
      <w:r>
        <w:t>The recruitment procedure and criteri</w:t>
      </w:r>
      <w:r w:rsidR="00E432DA">
        <w:t>a</w:t>
      </w:r>
      <w:r>
        <w:t xml:space="preserve"> were identical to those of </w:t>
      </w:r>
      <w:del w:id="1032" w:author="Chen Heller" w:date="2022-09-14T13:08:00Z">
        <w:r w:rsidDel="00035FA8">
          <w:delText>Exp 1</w:delText>
        </w:r>
      </w:del>
      <w:ins w:id="1033"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34" w:name="_Toc114053550"/>
      <w:r>
        <w:t>Stimuli</w:t>
      </w:r>
      <w:r w:rsidR="00521037">
        <w:t xml:space="preserve">, Apparatus and </w:t>
      </w:r>
      <w:r>
        <w:t>Procedure</w:t>
      </w:r>
      <w:bookmarkEnd w:id="1034"/>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35" w:name="_Toc114053551"/>
      <w:r>
        <w:t>Exclusion criteria</w:t>
      </w:r>
      <w:bookmarkEnd w:id="1035"/>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36" w:name="_Toc114053552"/>
      <w:commentRangeStart w:id="1037"/>
      <w:commentRangeStart w:id="1038"/>
      <w:r>
        <w:t>Results</w:t>
      </w:r>
      <w:commentRangeEnd w:id="1037"/>
      <w:r w:rsidR="0013510A">
        <w:rPr>
          <w:rStyle w:val="CommentReference"/>
          <w:rFonts w:asciiTheme="majorBidi" w:eastAsiaTheme="minorEastAsia" w:hAnsiTheme="majorBidi" w:cstheme="majorBidi"/>
          <w:b w:val="0"/>
          <w:bCs w:val="0"/>
          <w:kern w:val="0"/>
          <w:lang w:eastAsia="en-US" w:bidi="he-IL"/>
        </w:rPr>
        <w:commentReference w:id="1037"/>
      </w:r>
      <w:bookmarkEnd w:id="1036"/>
      <w:commentRangeEnd w:id="1038"/>
      <w:r w:rsidR="00C97FE0">
        <w:rPr>
          <w:rStyle w:val="CommentReference"/>
          <w:rFonts w:asciiTheme="majorBidi" w:eastAsiaTheme="minorEastAsia" w:hAnsiTheme="majorBidi" w:cstheme="majorBidi"/>
          <w:b w:val="0"/>
          <w:bCs w:val="0"/>
          <w:kern w:val="0"/>
          <w:lang w:eastAsia="en-US" w:bidi="he-IL"/>
        </w:rPr>
        <w:commentReference w:id="1038"/>
      </w:r>
    </w:p>
    <w:p w14:paraId="438C6938" w14:textId="6C960440" w:rsidR="00DB7DD5" w:rsidRDefault="00BA4221">
      <w:pPr>
        <w:ind w:firstLine="0"/>
        <w:rPr>
          <w:rtl/>
        </w:rPr>
        <w:pPrChange w:id="1039" w:author="Chen Heller" w:date="2022-09-12T16:29:00Z">
          <w:pPr/>
        </w:pPrChange>
      </w:pPr>
      <w:r>
        <w:t>Prime visibility:</w:t>
      </w:r>
      <w:r w:rsidR="00012635">
        <w:t xml:space="preserve"> </w:t>
      </w:r>
      <w:ins w:id="1040" w:author="Chen Heller" w:date="2022-09-14T13:48:00Z">
        <w:r w:rsidR="004731EE">
          <w:t>I</w:t>
        </w:r>
      </w:ins>
      <w:del w:id="1041" w:author="Chen Heller" w:date="2022-09-14T13:47:00Z">
        <w:r w:rsidDel="004F1986">
          <w:delText>overall</w:delText>
        </w:r>
        <w:r w:rsidR="00BF4777" w:rsidDel="004F1986">
          <w:delText>,</w:delText>
        </w:r>
      </w:del>
      <w:ins w:id="1042"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43" w:author="Chen Heller" w:date="2022-09-14T13:47:00Z">
        <w:r w:rsidR="00012635" w:rsidDel="004F1986">
          <w:delText xml:space="preserve">in the reaching session </w:delText>
        </w:r>
        <w:r w:rsidDel="004F1986">
          <w:delText xml:space="preserve">were rated as </w:delText>
        </w:r>
      </w:del>
      <w:ins w:id="1044" w:author="Chen Heller" w:date="2022-09-14T13:47:00Z">
        <w:r w:rsidR="004F1986">
          <w:t xml:space="preserve">were given a </w:t>
        </w:r>
      </w:ins>
      <w:r>
        <w:t xml:space="preserve">visibility </w:t>
      </w:r>
      <w:ins w:id="1045" w:author="Chen Heller" w:date="2022-09-14T13:47:00Z">
        <w:r w:rsidR="004F1986">
          <w:t xml:space="preserve">rating of </w:t>
        </w:r>
      </w:ins>
      <w:r>
        <w:t xml:space="preserve">1, </w:t>
      </w:r>
      <w:r w:rsidR="004E2179">
        <w:t>4.79</w:t>
      </w:r>
      <w:r>
        <w:t>% a</w:t>
      </w:r>
      <w:del w:id="1046" w:author="Chen Heller" w:date="2022-09-14T13:48:00Z">
        <w:r w:rsidDel="004731EE">
          <w:delText>s</w:delText>
        </w:r>
      </w:del>
      <w:r>
        <w:t xml:space="preserve"> visibility </w:t>
      </w:r>
      <w:ins w:id="1047" w:author="Chen Heller" w:date="2022-09-14T13:48:00Z">
        <w:r w:rsidR="004731EE">
          <w:t xml:space="preserve">rating of </w:t>
        </w:r>
      </w:ins>
      <w:r>
        <w:t xml:space="preserve">2, </w:t>
      </w:r>
      <w:r w:rsidR="001F6E52">
        <w:t>0.</w:t>
      </w:r>
      <w:r w:rsidR="004E2179">
        <w:t>63</w:t>
      </w:r>
      <w:r>
        <w:t>% a</w:t>
      </w:r>
      <w:del w:id="1048" w:author="Chen Heller" w:date="2022-09-14T13:48:00Z">
        <w:r w:rsidDel="004731EE">
          <w:delText>s</w:delText>
        </w:r>
      </w:del>
      <w:r>
        <w:t xml:space="preserve"> visibility </w:t>
      </w:r>
      <w:ins w:id="1049" w:author="Chen Heller" w:date="2022-09-14T13:48:00Z">
        <w:r w:rsidR="004731EE">
          <w:t xml:space="preserve">rating of </w:t>
        </w:r>
      </w:ins>
      <w:r>
        <w:t xml:space="preserve">3 and </w:t>
      </w:r>
      <w:r w:rsidR="001F6E52">
        <w:t>0.1</w:t>
      </w:r>
      <w:r w:rsidR="004E2179">
        <w:t>5</w:t>
      </w:r>
      <w:r>
        <w:t>% a</w:t>
      </w:r>
      <w:del w:id="1050" w:author="Chen Heller" w:date="2022-09-14T13:48:00Z">
        <w:r w:rsidDel="004731EE">
          <w:delText>s</w:delText>
        </w:r>
      </w:del>
      <w:r>
        <w:t xml:space="preserve"> visibility </w:t>
      </w:r>
      <w:ins w:id="1051" w:author="Chen Heller" w:date="2022-09-14T13:48:00Z">
        <w:r w:rsidR="004731EE">
          <w:t xml:space="preserve">rating of </w:t>
        </w:r>
      </w:ins>
      <w:r>
        <w:t>4</w:t>
      </w:r>
      <w:r w:rsidR="00012635">
        <w:t xml:space="preserve">, while in the keyboard session </w:t>
      </w:r>
      <w:r w:rsidR="004E2179">
        <w:t>92.12</w:t>
      </w:r>
      <w:r w:rsidR="00012635">
        <w:t xml:space="preserve">% of </w:t>
      </w:r>
      <w:ins w:id="1052" w:author="Chen Heller" w:date="2022-09-14T13:43:00Z">
        <w:r w:rsidR="00EE5C8B">
          <w:t xml:space="preserve">them </w:t>
        </w:r>
      </w:ins>
      <w:r w:rsidR="00012635">
        <w:t xml:space="preserve">were </w:t>
      </w:r>
      <w:del w:id="1053" w:author="Chen Heller" w:date="2022-09-14T13:49:00Z">
        <w:r w:rsidR="00012635" w:rsidDel="00835861">
          <w:delText>rated as visibility</w:delText>
        </w:r>
      </w:del>
      <w:ins w:id="1054" w:author="Chen Heller" w:date="2022-09-14T13:49:00Z">
        <w:r w:rsidR="00835861">
          <w:t>given a visibility rating of</w:t>
        </w:r>
      </w:ins>
      <w:r w:rsidR="00012635">
        <w:t xml:space="preserve"> 1, 7.</w:t>
      </w:r>
      <w:r w:rsidR="004E2179">
        <w:t>04</w:t>
      </w:r>
      <w:r w:rsidR="00012635">
        <w:t>% a</w:t>
      </w:r>
      <w:del w:id="1055" w:author="Chen Heller" w:date="2022-09-14T13:49:00Z">
        <w:r w:rsidR="00012635" w:rsidDel="00835861">
          <w:delText>s</w:delText>
        </w:r>
      </w:del>
      <w:r w:rsidR="00012635">
        <w:t xml:space="preserve"> visibility </w:t>
      </w:r>
      <w:ins w:id="1056" w:author="Chen Heller" w:date="2022-09-14T13:49:00Z">
        <w:r w:rsidR="00835861">
          <w:t xml:space="preserve">rating of </w:t>
        </w:r>
      </w:ins>
      <w:r w:rsidR="00012635">
        <w:t>2, 0.</w:t>
      </w:r>
      <w:r w:rsidR="004733D7">
        <w:t>70</w:t>
      </w:r>
      <w:r w:rsidR="00012635">
        <w:t>% a</w:t>
      </w:r>
      <w:del w:id="1057" w:author="Chen Heller" w:date="2022-09-14T13:49:00Z">
        <w:r w:rsidR="00012635" w:rsidDel="00835861">
          <w:delText>s</w:delText>
        </w:r>
      </w:del>
      <w:r w:rsidR="00012635">
        <w:t xml:space="preserve"> visibility </w:t>
      </w:r>
      <w:ins w:id="1058" w:author="Chen Heller" w:date="2022-09-14T13:49:00Z">
        <w:r w:rsidR="00835861">
          <w:t xml:space="preserve">rating of </w:t>
        </w:r>
      </w:ins>
      <w:r w:rsidR="00012635">
        <w:t>3 and 0.12% a</w:t>
      </w:r>
      <w:del w:id="1059" w:author="Chen Heller" w:date="2022-09-14T13:49:00Z">
        <w:r w:rsidR="00012635" w:rsidDel="00835861">
          <w:delText>s</w:delText>
        </w:r>
      </w:del>
      <w:r w:rsidR="00012635">
        <w:t xml:space="preserve"> visibility </w:t>
      </w:r>
      <w:ins w:id="1060" w:author="Chen Heller" w:date="2022-09-14T13:49:00Z">
        <w:r w:rsidR="00835861">
          <w:t xml:space="preserve">rating of </w:t>
        </w:r>
      </w:ins>
      <w:r w:rsidR="00012635">
        <w:t>4.</w:t>
      </w:r>
      <w:r>
        <w:t xml:space="preserve"> </w:t>
      </w:r>
      <w:ins w:id="1061" w:author="Chen Heller" w:date="2022-09-14T13:34:00Z">
        <w:r w:rsidR="00FD5D3D">
          <w:t xml:space="preserve">Objective </w:t>
        </w:r>
      </w:ins>
      <w:ins w:id="1062" w:author="Chen Heller" w:date="2022-09-14T13:35:00Z">
        <w:r w:rsidR="00FD5D3D">
          <w:t xml:space="preserve">recognition </w:t>
        </w:r>
      </w:ins>
      <w:ins w:id="1063" w:author="Chen Heller" w:date="2022-09-14T13:34:00Z">
        <w:r w:rsidR="00FD5D3D">
          <w:t>performance for the subjectively invisible stimuli was at chance level,</w:t>
        </w:r>
      </w:ins>
      <w:del w:id="1064"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65"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66" w:author="Chen Heller" w:date="2022-09-14T13:36:00Z">
        <w:r w:rsidR="008116EA" w:rsidDel="00467225">
          <w:delText xml:space="preserve">the subjective and the objective </w:delText>
        </w:r>
      </w:del>
      <w:ins w:id="1067" w:author="Chen Heller" w:date="2022-09-14T13:36:00Z">
        <w:r w:rsidR="00467225">
          <w:t xml:space="preserve">awareness </w:t>
        </w:r>
      </w:ins>
      <w:r w:rsidR="008116EA">
        <w:t xml:space="preserve">measures </w:t>
      </w:r>
      <w:del w:id="1068" w:author="Chen Heller" w:date="2022-09-14T13:36:00Z">
        <w:r w:rsidR="008116EA" w:rsidDel="00467225">
          <w:delText xml:space="preserve">confirm </w:delText>
        </w:r>
      </w:del>
      <w:ins w:id="1069" w:author="Chen Heller" w:date="2022-09-14T13:36:00Z">
        <w:r w:rsidR="00467225">
          <w:t xml:space="preserve">indicate </w:t>
        </w:r>
      </w:ins>
      <w:r w:rsidR="008116EA">
        <w:t xml:space="preserve">that </w:t>
      </w:r>
      <w:del w:id="1070" w:author="Chen Heller" w:date="2022-09-14T13:36:00Z">
        <w:r w:rsidR="008116EA" w:rsidDel="00467225">
          <w:delText>masking was effective in rendering the stimuli invisible</w:delText>
        </w:r>
      </w:del>
      <w:ins w:id="1071" w:author="Chen Heller" w:date="2022-09-14T13:36:00Z">
        <w:r w:rsidR="00467225">
          <w:t xml:space="preserve">the subjectively invisible stimuli was not consciously </w:t>
        </w:r>
      </w:ins>
      <w:r w:rsidR="00E47313">
        <w:pgNum/>
      </w:r>
      <w:proofErr w:type="spellStart"/>
      <w:r w:rsidR="00E47313">
        <w:t>erceived</w:t>
      </w:r>
      <w:proofErr w:type="spellEnd"/>
      <w:r w:rsidR="008116EA">
        <w:t>.</w:t>
      </w:r>
    </w:p>
    <w:p w14:paraId="592EF16E" w14:textId="78B6E7AC" w:rsidR="00691DE5" w:rsidRDefault="00652B7D" w:rsidP="006063A2">
      <w:pPr>
        <w:rPr>
          <w:ins w:id="1072" w:author="Liad Mudrik" w:date="2022-09-12T17:06:00Z"/>
        </w:rPr>
      </w:pPr>
      <w:r>
        <w:t xml:space="preserve">Congruency effect: </w:t>
      </w:r>
      <w:del w:id="1073"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74" w:author="Chen Heller" w:date="2022-09-14T11:13:00Z">
        <w:r w:rsidR="007F6BCE" w:rsidDel="00B059DB">
          <w:delText xml:space="preserve">'s residuals </w:delText>
        </w:r>
      </w:del>
      <w:del w:id="1075"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76" w:author="Chen Heller" w:date="2022-09-14T11:14:00Z">
        <w:r w:rsidR="00934D68" w:rsidDel="00B059DB">
          <w:delText xml:space="preserve">its </w:delText>
        </w:r>
      </w:del>
      <w:del w:id="1077"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78" w:author="Chen Heller" w:date="2022-09-14T17:14:00Z">
        <w:r w:rsidR="00F01249" w:rsidDel="00EC38FA">
          <w:delText xml:space="preserve"> </w:delText>
        </w:r>
      </w:del>
      <w:del w:id="1079"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080" w:author="Chen Heller" w:date="2022-09-14T11:34:00Z">
        <w:r w:rsidR="00E21850" w:rsidDel="00E6114A">
          <w:delText>&lt;</w:delText>
        </w:r>
        <w:r w:rsidR="00F01249" w:rsidDel="00E6114A">
          <w:delText xml:space="preserve"> </w:delText>
        </w:r>
      </w:del>
      <w:del w:id="1081"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082"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083" w:author="Chen Heller" w:date="2022-09-14T17:14:00Z">
        <w:r w:rsidR="00EC38FA">
          <w:t xml:space="preserve"> (</w:t>
        </w:r>
        <w:r w:rsidR="00EC38FA">
          <w:fldChar w:fldCharType="begin"/>
        </w:r>
        <w:r w:rsidR="00EC38FA">
          <w:instrText xml:space="preserve"> REF _Ref114068072 \h </w:instrText>
        </w:r>
      </w:ins>
      <w:r w:rsidR="00EC38FA">
        <w:fldChar w:fldCharType="separate"/>
      </w:r>
      <w:ins w:id="1084"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085"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086"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087"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088" w:author="Chen Heller" w:date="2022-09-14T11:16:00Z">
        <w:r w:rsidR="00AA5A37" w:rsidDel="00E90A57">
          <w:delText>54</w:delText>
        </w:r>
      </w:del>
      <w:del w:id="1089" w:author="Chen Heller" w:date="2022-09-14T17:14:00Z">
        <w:r w:rsidR="00F01249" w:rsidDel="00EC38FA">
          <w:delText>], Cohen's d</w:delText>
        </w:r>
      </w:del>
      <w:del w:id="1090" w:author="Chen Heller" w:date="2022-09-14T11:16:00Z">
        <w:r w:rsidR="00F01249" w:rsidDel="00E90A57">
          <w:rPr>
            <w:vertAlign w:val="subscript"/>
          </w:rPr>
          <w:delText>z</w:delText>
        </w:r>
      </w:del>
      <w:del w:id="1091"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092"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093" w:author="Chen Heller" w:date="2022-09-14T11:17:00Z">
        <w:r w:rsidR="00F01249" w:rsidDel="00E90A57">
          <w:rPr>
            <w:vertAlign w:val="subscript"/>
          </w:rPr>
          <w:delText>z</w:delText>
        </w:r>
      </w:del>
      <w:del w:id="1094"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095"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del w:id="1096"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2C47E2F2" w:rsidR="006119BA" w:rsidRDefault="00F01249" w:rsidP="00FE0AE9">
      <w:r>
        <w:t xml:space="preserve">As predicted by </w:t>
      </w:r>
      <w:ins w:id="1097" w:author="Chen Heller" w:date="2022-09-14T13:09:00Z">
        <w:r w:rsidR="002F313C" w:rsidRPr="002F313C">
          <w:t>Experiment 2</w:t>
        </w:r>
      </w:ins>
      <w:del w:id="1098" w:author="Chen Heller" w:date="2022-09-14T13:09:00Z">
        <w:r w:rsidR="00367B60" w:rsidDel="002F313C">
          <w:delText xml:space="preserve">Exp </w:delText>
        </w:r>
        <w:r w:rsidR="00EB57B5" w:rsidDel="002F313C">
          <w:delText>2.</w:delText>
        </w:r>
      </w:del>
      <w:r w:rsidR="00EB57B5">
        <w:t xml:space="preserve"> </w:t>
      </w:r>
      <w:r w:rsidR="00E31540">
        <w:t>A</w:t>
      </w:r>
      <w:r w:rsidR="00EB57B5">
        <w:t xml:space="preserve">nd </w:t>
      </w:r>
      <w:ins w:id="1099" w:author="Chen Heller" w:date="2022-09-14T13:10:00Z">
        <w:r w:rsidR="002F313C" w:rsidRPr="002F313C">
          <w:t>Experiment 3</w:t>
        </w:r>
      </w:ins>
      <w:del w:id="1100"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8C7284">
        <w:rPr>
          <w:rPrChange w:id="1101" w:author="Chen Heller" w:date="2022-08-30T13:57:00Z">
            <w:rPr>
              <w:vertAlign w:val="subscript"/>
            </w:rPr>
          </w:rPrChange>
        </w:rPr>
        <w:t>(</w:t>
      </w:r>
      <w:r w:rsidR="00FC47E3">
        <w:t>29</w:t>
      </w:r>
      <w:r w:rsidRPr="008C7284">
        <w:rPr>
          <w:rPrChange w:id="1102"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03"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04" w:author="Chen Heller" w:date="2022-08-30T13:58:00Z">
              <w:rPr>
                <w:vertAlign w:val="subscript"/>
              </w:rPr>
            </w:rPrChange>
          </w:rPr>
          <w:delText>(</w:delText>
        </w:r>
        <w:r w:rsidR="001979E7" w:rsidDel="007C13FD">
          <w:delText>29</w:delText>
        </w:r>
        <w:r w:rsidRPr="001F3AF5" w:rsidDel="007C13FD">
          <w:rPr>
            <w:rPrChange w:id="1105"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06"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07" w:author="Chen Heller" w:date="2022-08-30T13:58:00Z">
              <w:rPr>
                <w:vertAlign w:val="subscript"/>
              </w:rPr>
            </w:rPrChange>
          </w:rPr>
          <w:delText>(</w:delText>
        </w:r>
        <w:r w:rsidR="008257B9" w:rsidDel="007C13FD">
          <w:delText>29</w:delText>
        </w:r>
        <w:r w:rsidRPr="001F3AF5" w:rsidDel="007C13FD">
          <w:rPr>
            <w:rPrChange w:id="1108"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09" w:author="Chen Heller" w:date="2022-09-15T10:16:00Z">
        <w:r w:rsidR="007C13FD">
          <w:t xml:space="preserve"> (for </w:t>
        </w:r>
      </w:ins>
      <w:ins w:id="1110" w:author="Chen Heller" w:date="2022-09-15T10:17:00Z">
        <w:r w:rsidR="007C13FD">
          <w:t xml:space="preserve">an elaborative description of the excluded trials see </w:t>
        </w:r>
      </w:ins>
      <w:ins w:id="1111" w:author="Chen Heller" w:date="2022-09-15T10:28:00Z">
        <w:r w:rsidR="006A1DF9">
          <w:fldChar w:fldCharType="begin"/>
        </w:r>
        <w:r w:rsidR="006A1DF9">
          <w:instrText xml:space="preserve"> REF _Ref114130105 \h </w:instrText>
        </w:r>
      </w:ins>
      <w:r w:rsidR="006A1DF9">
        <w:fldChar w:fldCharType="separate"/>
      </w:r>
      <w:ins w:id="1112" w:author="Chen Heller" w:date="2022-09-15T10:28:00Z">
        <w:r w:rsidR="006A1DF9">
          <w:t xml:space="preserve">Supplementary Table </w:t>
        </w:r>
        <w:r w:rsidR="006A1DF9">
          <w:rPr>
            <w:noProof/>
          </w:rPr>
          <w:t>2</w:t>
        </w:r>
        <w:r w:rsidR="006A1DF9">
          <w:fldChar w:fldCharType="end"/>
        </w:r>
      </w:ins>
      <w:ins w:id="1113" w:author="Chen Heller" w:date="2022-09-15T10:17:00Z">
        <w:r w:rsidR="007C13FD">
          <w:t>)</w:t>
        </w:r>
      </w:ins>
      <w:del w:id="1114"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15" w:author="Chen Heller" w:date="2022-08-30T13:58:00Z">
              <w:rPr>
                <w:vertAlign w:val="subscript"/>
              </w:rPr>
            </w:rPrChange>
          </w:rPr>
          <w:delText>(</w:delText>
        </w:r>
        <w:r w:rsidR="007471EE" w:rsidDel="007C13FD">
          <w:delText>29</w:delText>
        </w:r>
        <w:r w:rsidRPr="001F3AF5" w:rsidDel="007C13FD">
          <w:rPr>
            <w:rPrChange w:id="1116"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17" w:author="Chen Heller" w:date="2022-09-14T17:06:00Z">
          <w:pPr>
            <w:ind w:firstLine="0"/>
          </w:pPr>
        </w:pPrChange>
      </w:pPr>
      <w:bookmarkStart w:id="1118" w:name="_Ref114068072"/>
      <w:ins w:id="1119" w:author="Chen Heller" w:date="2022-09-14T17:06:00Z">
        <w:r>
          <w:t xml:space="preserve">Table </w:t>
        </w:r>
        <w:r>
          <w:fldChar w:fldCharType="begin"/>
        </w:r>
        <w:r>
          <w:instrText xml:space="preserve"> SEQ Table \* ARABIC </w:instrText>
        </w:r>
      </w:ins>
      <w:r>
        <w:fldChar w:fldCharType="separate"/>
      </w:r>
      <w:ins w:id="1120" w:author="Chen Heller" w:date="2022-09-14T17:06:00Z">
        <w:r>
          <w:rPr>
            <w:noProof/>
          </w:rPr>
          <w:t>4</w:t>
        </w:r>
        <w:r>
          <w:fldChar w:fldCharType="end"/>
        </w:r>
        <w:bookmarkEnd w:id="1118"/>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21"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22">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23" w:author="Chen Heller" w:date="2022-09-14T21:59:00Z"/>
          <w:trPrChange w:id="1124" w:author="Chen Heller" w:date="2022-09-15T10:41:00Z">
            <w:trPr>
              <w:gridAfter w:val="0"/>
              <w:trHeight w:val="510"/>
            </w:trPr>
          </w:trPrChange>
        </w:trPr>
        <w:tc>
          <w:tcPr>
            <w:tcW w:w="284" w:type="dxa"/>
            <w:tcBorders>
              <w:top w:val="single" w:sz="12" w:space="0" w:color="auto"/>
            </w:tcBorders>
            <w:tcPrChange w:id="1125" w:author="Chen Heller" w:date="2022-09-15T10:41:00Z">
              <w:tcPr>
                <w:tcW w:w="284" w:type="dxa"/>
              </w:tcPr>
            </w:tcPrChange>
          </w:tcPr>
          <w:p w14:paraId="140CFCFF" w14:textId="77777777" w:rsidR="001D2361" w:rsidRDefault="001D2361" w:rsidP="001D2361">
            <w:pPr>
              <w:ind w:firstLine="0"/>
              <w:rPr>
                <w:ins w:id="1126" w:author="Chen Heller" w:date="2022-09-14T21:59:00Z"/>
              </w:rPr>
            </w:pPr>
          </w:p>
        </w:tc>
        <w:tc>
          <w:tcPr>
            <w:tcW w:w="2269" w:type="dxa"/>
            <w:tcBorders>
              <w:top w:val="single" w:sz="12" w:space="0" w:color="auto"/>
            </w:tcBorders>
            <w:tcPrChange w:id="1127" w:author="Chen Heller" w:date="2022-09-15T10:41:00Z">
              <w:tcPr>
                <w:tcW w:w="2127" w:type="dxa"/>
                <w:gridSpan w:val="2"/>
              </w:tcPr>
            </w:tcPrChange>
          </w:tcPr>
          <w:p w14:paraId="51526E05" w14:textId="77777777" w:rsidR="001D2361" w:rsidRDefault="001D2361" w:rsidP="001D2361">
            <w:pPr>
              <w:ind w:firstLine="0"/>
              <w:rPr>
                <w:ins w:id="1128" w:author="Chen Heller" w:date="2022-09-14T21:59:00Z"/>
              </w:rPr>
            </w:pPr>
          </w:p>
        </w:tc>
        <w:tc>
          <w:tcPr>
            <w:tcW w:w="1701" w:type="dxa"/>
            <w:tcBorders>
              <w:top w:val="single" w:sz="12" w:space="0" w:color="auto"/>
              <w:bottom w:val="single" w:sz="12" w:space="0" w:color="auto"/>
            </w:tcBorders>
            <w:tcPrChange w:id="1129"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30" w:author="Chen Heller" w:date="2022-09-14T21:59:00Z"/>
                <w:b/>
                <w:bCs/>
              </w:rPr>
            </w:pPr>
            <w:ins w:id="1131" w:author="Chen Heller" w:date="2022-09-14T21:59:00Z">
              <w:r w:rsidRPr="00EA2CED">
                <w:rPr>
                  <w:b/>
                  <w:bCs/>
                </w:rPr>
                <w:t>Congruent</w:t>
              </w:r>
            </w:ins>
          </w:p>
        </w:tc>
        <w:tc>
          <w:tcPr>
            <w:tcW w:w="1701" w:type="dxa"/>
            <w:tcBorders>
              <w:top w:val="single" w:sz="12" w:space="0" w:color="auto"/>
              <w:bottom w:val="single" w:sz="12" w:space="0" w:color="auto"/>
            </w:tcBorders>
            <w:tcPrChange w:id="1132" w:author="Chen Heller" w:date="2022-09-15T10:41:00Z">
              <w:tcPr>
                <w:tcW w:w="1701" w:type="dxa"/>
                <w:tcBorders>
                  <w:bottom w:val="single" w:sz="12" w:space="0" w:color="auto"/>
                </w:tcBorders>
              </w:tcPr>
            </w:tcPrChange>
          </w:tcPr>
          <w:p w14:paraId="3BB50674" w14:textId="77777777" w:rsidR="001D2361" w:rsidRPr="00EA2CED" w:rsidRDefault="001D2361" w:rsidP="00873FA3">
            <w:pPr>
              <w:ind w:firstLine="0"/>
              <w:jc w:val="center"/>
              <w:rPr>
                <w:ins w:id="1133" w:author="Chen Heller" w:date="2022-09-14T21:59:00Z"/>
                <w:b/>
                <w:bCs/>
              </w:rPr>
              <w:pPrChange w:id="1134" w:author="Chen Heller" w:date="2022-09-15T10:19:00Z">
                <w:pPr>
                  <w:ind w:firstLine="0"/>
                </w:pPr>
              </w:pPrChange>
            </w:pPr>
            <w:ins w:id="1135" w:author="Chen Heller" w:date="2022-09-14T21:59:00Z">
              <w:r w:rsidRPr="00EA2CED">
                <w:rPr>
                  <w:b/>
                  <w:bCs/>
                </w:rPr>
                <w:t>Incongruent</w:t>
              </w:r>
            </w:ins>
          </w:p>
        </w:tc>
        <w:tc>
          <w:tcPr>
            <w:tcW w:w="708" w:type="dxa"/>
            <w:tcBorders>
              <w:top w:val="single" w:sz="12" w:space="0" w:color="auto"/>
            </w:tcBorders>
            <w:tcPrChange w:id="1136" w:author="Chen Heller" w:date="2022-09-15T10:41:00Z">
              <w:tcPr>
                <w:tcW w:w="708" w:type="dxa"/>
              </w:tcPr>
            </w:tcPrChange>
          </w:tcPr>
          <w:p w14:paraId="2AC55C45" w14:textId="77777777" w:rsidR="001D2361" w:rsidRPr="00EA2CED" w:rsidRDefault="001D2361" w:rsidP="001D2361">
            <w:pPr>
              <w:ind w:firstLine="0"/>
              <w:jc w:val="center"/>
              <w:rPr>
                <w:ins w:id="1137" w:author="Chen Heller" w:date="2022-09-14T21:59:00Z"/>
                <w:b/>
                <w:bCs/>
              </w:rPr>
            </w:pPr>
          </w:p>
        </w:tc>
        <w:tc>
          <w:tcPr>
            <w:tcW w:w="1134" w:type="dxa"/>
            <w:tcBorders>
              <w:top w:val="single" w:sz="12" w:space="0" w:color="auto"/>
            </w:tcBorders>
            <w:tcPrChange w:id="1138" w:author="Chen Heller" w:date="2022-09-15T10:41:00Z">
              <w:tcPr>
                <w:tcW w:w="1134" w:type="dxa"/>
              </w:tcPr>
            </w:tcPrChange>
          </w:tcPr>
          <w:p w14:paraId="70718B85" w14:textId="77777777" w:rsidR="001D2361" w:rsidRPr="00EA2CED" w:rsidRDefault="001D2361" w:rsidP="001D2361">
            <w:pPr>
              <w:ind w:firstLine="0"/>
              <w:jc w:val="center"/>
              <w:rPr>
                <w:ins w:id="1139" w:author="Chen Heller" w:date="2022-09-14T21:59:00Z"/>
                <w:b/>
                <w:bCs/>
              </w:rPr>
            </w:pPr>
          </w:p>
        </w:tc>
        <w:tc>
          <w:tcPr>
            <w:tcW w:w="1701" w:type="dxa"/>
            <w:tcBorders>
              <w:top w:val="single" w:sz="12" w:space="0" w:color="auto"/>
            </w:tcBorders>
            <w:tcPrChange w:id="1140" w:author="Chen Heller" w:date="2022-09-15T10:41:00Z">
              <w:tcPr>
                <w:tcW w:w="1701" w:type="dxa"/>
              </w:tcPr>
            </w:tcPrChange>
          </w:tcPr>
          <w:p w14:paraId="4F025FF5" w14:textId="77777777" w:rsidR="001D2361" w:rsidRDefault="001D2361" w:rsidP="001D2361">
            <w:pPr>
              <w:ind w:firstLine="0"/>
              <w:rPr>
                <w:ins w:id="1141" w:author="Chen Heller" w:date="2022-09-14T21:59:00Z"/>
              </w:rPr>
            </w:pPr>
          </w:p>
        </w:tc>
        <w:tc>
          <w:tcPr>
            <w:tcW w:w="709" w:type="dxa"/>
            <w:tcBorders>
              <w:top w:val="single" w:sz="12" w:space="0" w:color="auto"/>
            </w:tcBorders>
            <w:tcPrChange w:id="1142" w:author="Chen Heller" w:date="2022-09-15T10:41:00Z">
              <w:tcPr>
                <w:tcW w:w="709" w:type="dxa"/>
              </w:tcPr>
            </w:tcPrChange>
          </w:tcPr>
          <w:p w14:paraId="2928108C" w14:textId="77777777" w:rsidR="001D2361" w:rsidRDefault="001D2361" w:rsidP="001D2361">
            <w:pPr>
              <w:ind w:firstLine="0"/>
              <w:rPr>
                <w:ins w:id="1143" w:author="Chen Heller" w:date="2022-09-14T21:59:00Z"/>
              </w:rPr>
            </w:pPr>
          </w:p>
        </w:tc>
      </w:tr>
      <w:tr w:rsidR="001D2361" w14:paraId="3A036BAF" w14:textId="77777777" w:rsidTr="003538C4">
        <w:trPr>
          <w:trHeight w:val="254"/>
          <w:ins w:id="1144" w:author="Chen Heller" w:date="2022-09-14T21:59:00Z"/>
          <w:trPrChange w:id="1145" w:author="Chen Heller" w:date="2022-09-15T10:41:00Z">
            <w:trPr>
              <w:gridAfter w:val="0"/>
              <w:trHeight w:val="254"/>
            </w:trPr>
          </w:trPrChange>
        </w:trPr>
        <w:tc>
          <w:tcPr>
            <w:tcW w:w="284" w:type="dxa"/>
            <w:tcBorders>
              <w:bottom w:val="single" w:sz="12" w:space="0" w:color="auto"/>
            </w:tcBorders>
            <w:tcPrChange w:id="1146"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47" w:author="Chen Heller" w:date="2022-09-14T21:59:00Z"/>
                <w:b/>
                <w:bCs/>
              </w:rPr>
            </w:pPr>
          </w:p>
        </w:tc>
        <w:tc>
          <w:tcPr>
            <w:tcW w:w="2269" w:type="dxa"/>
            <w:tcBorders>
              <w:bottom w:val="single" w:sz="12" w:space="0" w:color="auto"/>
            </w:tcBorders>
            <w:tcPrChange w:id="1148"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49" w:author="Chen Heller" w:date="2022-09-14T21:59:00Z"/>
                <w:b/>
                <w:bCs/>
              </w:rPr>
            </w:pPr>
          </w:p>
        </w:tc>
        <w:tc>
          <w:tcPr>
            <w:tcW w:w="1701" w:type="dxa"/>
            <w:tcBorders>
              <w:top w:val="single" w:sz="12" w:space="0" w:color="auto"/>
              <w:bottom w:val="single" w:sz="12" w:space="0" w:color="auto"/>
            </w:tcBorders>
            <w:tcPrChange w:id="1150"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51" w:author="Chen Heller" w:date="2022-09-14T21:59:00Z"/>
                <w:b/>
                <w:bCs/>
              </w:rPr>
            </w:pPr>
            <w:ins w:id="1152" w:author="Chen Heller" w:date="2022-09-14T21:59:00Z">
              <w:r>
                <w:rPr>
                  <w:b/>
                  <w:bCs/>
                </w:rPr>
                <w:t>M (SD)</w:t>
              </w:r>
            </w:ins>
          </w:p>
        </w:tc>
        <w:tc>
          <w:tcPr>
            <w:tcW w:w="1701" w:type="dxa"/>
            <w:tcBorders>
              <w:top w:val="single" w:sz="12" w:space="0" w:color="auto"/>
              <w:bottom w:val="single" w:sz="12" w:space="0" w:color="auto"/>
            </w:tcBorders>
            <w:tcPrChange w:id="1153"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54" w:author="Chen Heller" w:date="2022-09-14T21:59:00Z"/>
                <w:b/>
                <w:bCs/>
              </w:rPr>
            </w:pPr>
            <w:ins w:id="1155" w:author="Chen Heller" w:date="2022-09-14T21:59:00Z">
              <w:r>
                <w:rPr>
                  <w:b/>
                  <w:bCs/>
                </w:rPr>
                <w:t>M (SD)</w:t>
              </w:r>
            </w:ins>
          </w:p>
        </w:tc>
        <w:tc>
          <w:tcPr>
            <w:tcW w:w="708" w:type="dxa"/>
            <w:tcBorders>
              <w:bottom w:val="single" w:sz="12" w:space="0" w:color="auto"/>
            </w:tcBorders>
            <w:tcPrChange w:id="1156"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57" w:author="Chen Heller" w:date="2022-09-14T21:59:00Z"/>
                <w:b/>
                <w:bCs/>
              </w:rPr>
            </w:pPr>
            <w:ins w:id="1158" w:author="Chen Heller" w:date="2022-09-14T21:59:00Z">
              <w:r>
                <w:rPr>
                  <w:b/>
                  <w:bCs/>
                </w:rPr>
                <w:t>t(29)</w:t>
              </w:r>
            </w:ins>
          </w:p>
        </w:tc>
        <w:tc>
          <w:tcPr>
            <w:tcW w:w="1134" w:type="dxa"/>
            <w:tcBorders>
              <w:bottom w:val="single" w:sz="12" w:space="0" w:color="auto"/>
            </w:tcBorders>
            <w:tcPrChange w:id="1159"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60" w:author="Chen Heller" w:date="2022-09-14T21:59:00Z"/>
                <w:b/>
                <w:bCs/>
              </w:rPr>
            </w:pPr>
            <w:ins w:id="1161" w:author="Chen Heller" w:date="2022-09-14T21:59:00Z">
              <w:r>
                <w:rPr>
                  <w:b/>
                  <w:bCs/>
                </w:rPr>
                <w:t>p</w:t>
              </w:r>
            </w:ins>
          </w:p>
        </w:tc>
        <w:tc>
          <w:tcPr>
            <w:tcW w:w="1701" w:type="dxa"/>
            <w:tcBorders>
              <w:bottom w:val="single" w:sz="12" w:space="0" w:color="auto"/>
            </w:tcBorders>
            <w:tcPrChange w:id="1162"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63" w:author="Chen Heller" w:date="2022-09-14T21:59:00Z"/>
                <w:b/>
                <w:bCs/>
              </w:rPr>
            </w:pPr>
            <w:ins w:id="1164" w:author="Chen Heller" w:date="2022-09-14T21:59:00Z">
              <w:r>
                <w:rPr>
                  <w:b/>
                  <w:bCs/>
                </w:rPr>
                <w:t>CI</w:t>
              </w:r>
            </w:ins>
          </w:p>
        </w:tc>
        <w:tc>
          <w:tcPr>
            <w:tcW w:w="709" w:type="dxa"/>
            <w:tcBorders>
              <w:bottom w:val="single" w:sz="12" w:space="0" w:color="auto"/>
            </w:tcBorders>
            <w:tcPrChange w:id="1165"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66" w:author="Chen Heller" w:date="2022-09-14T21:59:00Z"/>
                <w:b/>
                <w:bCs/>
              </w:rPr>
            </w:pPr>
            <w:ins w:id="1167" w:author="Chen Heller" w:date="2022-09-14T21:59:00Z">
              <w:r>
                <w:rPr>
                  <w:b/>
                  <w:bCs/>
                </w:rPr>
                <w:t>d</w:t>
              </w:r>
            </w:ins>
          </w:p>
        </w:tc>
      </w:tr>
      <w:tr w:rsidR="001D2361" w14:paraId="2B67655A" w14:textId="77777777" w:rsidTr="003538C4">
        <w:trPr>
          <w:trHeight w:val="313"/>
          <w:ins w:id="1168" w:author="Chen Heller" w:date="2022-09-14T21:59:00Z"/>
          <w:trPrChange w:id="1169" w:author="Chen Heller" w:date="2022-09-15T10:41:00Z">
            <w:trPr>
              <w:gridAfter w:val="0"/>
              <w:trHeight w:val="313"/>
            </w:trPr>
          </w:trPrChange>
        </w:trPr>
        <w:tc>
          <w:tcPr>
            <w:tcW w:w="10207" w:type="dxa"/>
            <w:gridSpan w:val="8"/>
            <w:tcBorders>
              <w:top w:val="single" w:sz="12" w:space="0" w:color="auto"/>
            </w:tcBorders>
            <w:tcPrChange w:id="1170"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71" w:author="Chen Heller" w:date="2022-09-14T21:59:00Z"/>
              </w:rPr>
            </w:pPr>
            <w:ins w:id="1172" w:author="Chen Heller" w:date="2022-09-14T21:59:00Z">
              <w:r>
                <w:rPr>
                  <w:b/>
                  <w:bCs/>
                </w:rPr>
                <w:t>Reaching</w:t>
              </w:r>
            </w:ins>
          </w:p>
        </w:tc>
      </w:tr>
      <w:tr w:rsidR="001D2361" w14:paraId="169766B4" w14:textId="77777777" w:rsidTr="003538C4">
        <w:trPr>
          <w:trHeight w:val="490"/>
          <w:ins w:id="1173" w:author="Chen Heller" w:date="2022-09-14T21:59:00Z"/>
          <w:trPrChange w:id="1174" w:author="Chen Heller" w:date="2022-09-15T10:41:00Z">
            <w:trPr>
              <w:gridAfter w:val="0"/>
              <w:trHeight w:val="490"/>
            </w:trPr>
          </w:trPrChange>
        </w:trPr>
        <w:tc>
          <w:tcPr>
            <w:tcW w:w="284" w:type="dxa"/>
            <w:vMerge w:val="restart"/>
            <w:tcBorders>
              <w:bottom w:val="single" w:sz="12" w:space="0" w:color="auto"/>
            </w:tcBorders>
            <w:tcPrChange w:id="1175"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176" w:author="Chen Heller" w:date="2022-09-14T21:59:00Z"/>
                <w:b/>
                <w:bCs/>
              </w:rPr>
            </w:pPr>
          </w:p>
        </w:tc>
        <w:tc>
          <w:tcPr>
            <w:tcW w:w="2269" w:type="dxa"/>
            <w:tcPrChange w:id="1177" w:author="Chen Heller" w:date="2022-09-15T10:41:00Z">
              <w:tcPr>
                <w:tcW w:w="2127" w:type="dxa"/>
                <w:gridSpan w:val="2"/>
              </w:tcPr>
            </w:tcPrChange>
          </w:tcPr>
          <w:p w14:paraId="1C7E9AC3" w14:textId="77777777" w:rsidR="001D2361" w:rsidRPr="00EA2CED" w:rsidRDefault="001D2361" w:rsidP="001D2361">
            <w:pPr>
              <w:ind w:firstLine="0"/>
              <w:rPr>
                <w:ins w:id="1178" w:author="Chen Heller" w:date="2022-09-14T21:59:00Z"/>
                <w:b/>
                <w:bCs/>
              </w:rPr>
            </w:pPr>
            <w:ins w:id="1179" w:author="Chen Heller" w:date="2022-09-14T21:59:00Z">
              <w:r w:rsidRPr="00EA2CED">
                <w:rPr>
                  <w:b/>
                  <w:bCs/>
                </w:rPr>
                <w:t>Reach area</w:t>
              </w:r>
            </w:ins>
          </w:p>
        </w:tc>
        <w:tc>
          <w:tcPr>
            <w:tcW w:w="1701" w:type="dxa"/>
            <w:tcPrChange w:id="1180" w:author="Chen Heller" w:date="2022-09-15T10:41:00Z">
              <w:tcPr>
                <w:tcW w:w="1701" w:type="dxa"/>
              </w:tcPr>
            </w:tcPrChange>
          </w:tcPr>
          <w:p w14:paraId="4003E25D" w14:textId="77777777" w:rsidR="001D2361" w:rsidRDefault="001D2361" w:rsidP="001D2361">
            <w:pPr>
              <w:ind w:firstLine="0"/>
              <w:rPr>
                <w:ins w:id="1181" w:author="Chen Heller" w:date="2022-09-14T21:59:00Z"/>
              </w:rPr>
            </w:pPr>
            <w:ins w:id="1182" w:author="Chen Heller" w:date="2022-09-14T21:59:00Z">
              <w:r>
                <w:t>2.09 (0.51)</w:t>
              </w:r>
            </w:ins>
          </w:p>
        </w:tc>
        <w:tc>
          <w:tcPr>
            <w:tcW w:w="1701" w:type="dxa"/>
            <w:tcPrChange w:id="1183" w:author="Chen Heller" w:date="2022-09-15T10:41:00Z">
              <w:tcPr>
                <w:tcW w:w="1701" w:type="dxa"/>
              </w:tcPr>
            </w:tcPrChange>
          </w:tcPr>
          <w:p w14:paraId="700FD41D" w14:textId="77777777" w:rsidR="001D2361" w:rsidRDefault="001D2361" w:rsidP="001D2361">
            <w:pPr>
              <w:ind w:firstLine="0"/>
              <w:rPr>
                <w:ins w:id="1184" w:author="Chen Heller" w:date="2022-09-14T21:59:00Z"/>
              </w:rPr>
            </w:pPr>
            <w:ins w:id="1185" w:author="Chen Heller" w:date="2022-09-14T21:59:00Z">
              <w:r>
                <w:t>1.74 (0.49)</w:t>
              </w:r>
            </w:ins>
          </w:p>
        </w:tc>
        <w:tc>
          <w:tcPr>
            <w:tcW w:w="708" w:type="dxa"/>
            <w:tcPrChange w:id="1186" w:author="Chen Heller" w:date="2022-09-15T10:41:00Z">
              <w:tcPr>
                <w:tcW w:w="708" w:type="dxa"/>
              </w:tcPr>
            </w:tcPrChange>
          </w:tcPr>
          <w:p w14:paraId="2A493D92" w14:textId="77777777" w:rsidR="001D2361" w:rsidRDefault="001D2361" w:rsidP="001D2361">
            <w:pPr>
              <w:ind w:firstLine="0"/>
              <w:rPr>
                <w:ins w:id="1187" w:author="Chen Heller" w:date="2022-09-14T21:59:00Z"/>
              </w:rPr>
            </w:pPr>
          </w:p>
        </w:tc>
        <w:tc>
          <w:tcPr>
            <w:tcW w:w="1134" w:type="dxa"/>
            <w:tcPrChange w:id="1188" w:author="Chen Heller" w:date="2022-09-15T10:41:00Z">
              <w:tcPr>
                <w:tcW w:w="1134" w:type="dxa"/>
              </w:tcPr>
            </w:tcPrChange>
          </w:tcPr>
          <w:p w14:paraId="56CBC635" w14:textId="77777777" w:rsidR="001D2361" w:rsidRDefault="001D2361" w:rsidP="001D2361">
            <w:pPr>
              <w:ind w:firstLine="0"/>
              <w:rPr>
                <w:ins w:id="1189" w:author="Chen Heller" w:date="2022-09-14T21:59:00Z"/>
              </w:rPr>
            </w:pPr>
            <w:ins w:id="1190" w:author="Chen Heller" w:date="2022-09-14T21:59:00Z">
              <w:r>
                <w:t>0.001*</w:t>
              </w:r>
            </w:ins>
          </w:p>
        </w:tc>
        <w:tc>
          <w:tcPr>
            <w:tcW w:w="1701" w:type="dxa"/>
            <w:tcPrChange w:id="1191" w:author="Chen Heller" w:date="2022-09-15T10:41:00Z">
              <w:tcPr>
                <w:tcW w:w="1701" w:type="dxa"/>
              </w:tcPr>
            </w:tcPrChange>
          </w:tcPr>
          <w:p w14:paraId="627FB39F" w14:textId="77777777" w:rsidR="001D2361" w:rsidRDefault="001D2361" w:rsidP="001D2361">
            <w:pPr>
              <w:ind w:firstLine="0"/>
              <w:rPr>
                <w:ins w:id="1192" w:author="Chen Heller" w:date="2022-09-14T21:59:00Z"/>
              </w:rPr>
            </w:pPr>
            <w:ins w:id="1193" w:author="Chen Heller" w:date="2022-09-14T21:59:00Z">
              <w:r>
                <w:t>0.16, 0.52</w:t>
              </w:r>
            </w:ins>
          </w:p>
        </w:tc>
        <w:tc>
          <w:tcPr>
            <w:tcW w:w="709" w:type="dxa"/>
            <w:tcPrChange w:id="1194" w:author="Chen Heller" w:date="2022-09-15T10:41:00Z">
              <w:tcPr>
                <w:tcW w:w="709" w:type="dxa"/>
              </w:tcPr>
            </w:tcPrChange>
          </w:tcPr>
          <w:p w14:paraId="581AC8D5" w14:textId="77777777" w:rsidR="001D2361" w:rsidRDefault="001D2361" w:rsidP="001D2361">
            <w:pPr>
              <w:ind w:firstLine="0"/>
              <w:rPr>
                <w:ins w:id="1195" w:author="Chen Heller" w:date="2022-09-14T21:59:00Z"/>
              </w:rPr>
            </w:pPr>
            <w:ins w:id="1196" w:author="Chen Heller" w:date="2022-09-14T21:59:00Z">
              <w:r>
                <w:t>0.69</w:t>
              </w:r>
            </w:ins>
          </w:p>
        </w:tc>
      </w:tr>
      <w:tr w:rsidR="001D2361" w14:paraId="4B03AE91" w14:textId="77777777" w:rsidTr="003538C4">
        <w:trPr>
          <w:trHeight w:val="490"/>
          <w:ins w:id="1197" w:author="Chen Heller" w:date="2022-09-14T21:59:00Z"/>
          <w:trPrChange w:id="1198" w:author="Chen Heller" w:date="2022-09-15T10:41:00Z">
            <w:trPr>
              <w:gridAfter w:val="0"/>
              <w:trHeight w:val="490"/>
            </w:trPr>
          </w:trPrChange>
        </w:trPr>
        <w:tc>
          <w:tcPr>
            <w:tcW w:w="284" w:type="dxa"/>
            <w:vMerge/>
            <w:tcBorders>
              <w:top w:val="single" w:sz="12" w:space="0" w:color="auto"/>
              <w:bottom w:val="single" w:sz="12" w:space="0" w:color="auto"/>
            </w:tcBorders>
            <w:tcPrChange w:id="1199"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00" w:author="Chen Heller" w:date="2022-09-14T21:59:00Z"/>
                <w:b/>
                <w:bCs/>
              </w:rPr>
            </w:pPr>
          </w:p>
        </w:tc>
        <w:tc>
          <w:tcPr>
            <w:tcW w:w="2269" w:type="dxa"/>
            <w:tcPrChange w:id="1201" w:author="Chen Heller" w:date="2022-09-15T10:41:00Z">
              <w:tcPr>
                <w:tcW w:w="2127" w:type="dxa"/>
                <w:gridSpan w:val="2"/>
              </w:tcPr>
            </w:tcPrChange>
          </w:tcPr>
          <w:p w14:paraId="7935A95A" w14:textId="77777777" w:rsidR="001D2361" w:rsidRPr="00EA2CED" w:rsidRDefault="001D2361" w:rsidP="001D2361">
            <w:pPr>
              <w:ind w:firstLine="0"/>
              <w:rPr>
                <w:ins w:id="1202" w:author="Chen Heller" w:date="2022-09-14T21:59:00Z"/>
                <w:b/>
                <w:bCs/>
              </w:rPr>
            </w:pPr>
            <w:ins w:id="1203" w:author="Chen Heller" w:date="2022-09-14T21:59:00Z">
              <w:r w:rsidRPr="00EA2CED">
                <w:rPr>
                  <w:b/>
                  <w:bCs/>
                </w:rPr>
                <w:t>Traveled distance</w:t>
              </w:r>
            </w:ins>
          </w:p>
        </w:tc>
        <w:tc>
          <w:tcPr>
            <w:tcW w:w="1701" w:type="dxa"/>
            <w:tcPrChange w:id="1204" w:author="Chen Heller" w:date="2022-09-15T10:41:00Z">
              <w:tcPr>
                <w:tcW w:w="1701" w:type="dxa"/>
              </w:tcPr>
            </w:tcPrChange>
          </w:tcPr>
          <w:p w14:paraId="1AAEDC0E" w14:textId="77777777" w:rsidR="001D2361" w:rsidRDefault="001D2361" w:rsidP="001D2361">
            <w:pPr>
              <w:ind w:firstLine="0"/>
              <w:rPr>
                <w:ins w:id="1205" w:author="Chen Heller" w:date="2022-09-14T21:59:00Z"/>
              </w:rPr>
            </w:pPr>
            <w:ins w:id="1206" w:author="Chen Heller" w:date="2022-09-14T21:59:00Z">
              <w:r>
                <w:t>38.20 (1.44)</w:t>
              </w:r>
            </w:ins>
          </w:p>
        </w:tc>
        <w:tc>
          <w:tcPr>
            <w:tcW w:w="1701" w:type="dxa"/>
            <w:tcPrChange w:id="1207" w:author="Chen Heller" w:date="2022-09-15T10:41:00Z">
              <w:tcPr>
                <w:tcW w:w="1701" w:type="dxa"/>
              </w:tcPr>
            </w:tcPrChange>
          </w:tcPr>
          <w:p w14:paraId="413CD064" w14:textId="77777777" w:rsidR="001D2361" w:rsidRDefault="001D2361" w:rsidP="001D2361">
            <w:pPr>
              <w:ind w:firstLine="0"/>
              <w:rPr>
                <w:ins w:id="1208" w:author="Chen Heller" w:date="2022-09-14T21:59:00Z"/>
              </w:rPr>
            </w:pPr>
            <w:ins w:id="1209" w:author="Chen Heller" w:date="2022-09-14T21:59:00Z">
              <w:r>
                <w:t>39.09 (1.67)</w:t>
              </w:r>
            </w:ins>
          </w:p>
        </w:tc>
        <w:tc>
          <w:tcPr>
            <w:tcW w:w="708" w:type="dxa"/>
            <w:tcPrChange w:id="1210" w:author="Chen Heller" w:date="2022-09-15T10:41:00Z">
              <w:tcPr>
                <w:tcW w:w="708" w:type="dxa"/>
              </w:tcPr>
            </w:tcPrChange>
          </w:tcPr>
          <w:p w14:paraId="551354DC" w14:textId="77777777" w:rsidR="001D2361" w:rsidRDefault="001D2361" w:rsidP="001D2361">
            <w:pPr>
              <w:ind w:firstLine="0"/>
              <w:rPr>
                <w:ins w:id="1211" w:author="Chen Heller" w:date="2022-09-14T21:59:00Z"/>
              </w:rPr>
            </w:pPr>
          </w:p>
        </w:tc>
        <w:tc>
          <w:tcPr>
            <w:tcW w:w="1134" w:type="dxa"/>
            <w:tcPrChange w:id="1212" w:author="Chen Heller" w:date="2022-09-15T10:41:00Z">
              <w:tcPr>
                <w:tcW w:w="1134" w:type="dxa"/>
              </w:tcPr>
            </w:tcPrChange>
          </w:tcPr>
          <w:p w14:paraId="61AB4F2A" w14:textId="77777777" w:rsidR="001D2361" w:rsidRDefault="001D2361" w:rsidP="001D2361">
            <w:pPr>
              <w:ind w:firstLine="0"/>
              <w:rPr>
                <w:ins w:id="1213" w:author="Chen Heller" w:date="2022-09-14T21:59:00Z"/>
              </w:rPr>
            </w:pPr>
            <w:ins w:id="1214" w:author="Chen Heller" w:date="2022-09-14T21:59:00Z">
              <w:r>
                <w:t>&lt;0.001*</w:t>
              </w:r>
            </w:ins>
          </w:p>
        </w:tc>
        <w:tc>
          <w:tcPr>
            <w:tcW w:w="1701" w:type="dxa"/>
            <w:tcPrChange w:id="1215" w:author="Chen Heller" w:date="2022-09-15T10:41:00Z">
              <w:tcPr>
                <w:tcW w:w="1701" w:type="dxa"/>
              </w:tcPr>
            </w:tcPrChange>
          </w:tcPr>
          <w:p w14:paraId="0408F6E5" w14:textId="77777777" w:rsidR="001D2361" w:rsidRDefault="001D2361" w:rsidP="001D2361">
            <w:pPr>
              <w:ind w:firstLine="0"/>
              <w:rPr>
                <w:ins w:id="1216" w:author="Chen Heller" w:date="2022-09-14T21:59:00Z"/>
              </w:rPr>
            </w:pPr>
            <w:ins w:id="1217" w:author="Chen Heller" w:date="2022-09-14T21:59:00Z">
              <w:r>
                <w:t>-1.25, -0.56</w:t>
              </w:r>
            </w:ins>
          </w:p>
        </w:tc>
        <w:tc>
          <w:tcPr>
            <w:tcW w:w="709" w:type="dxa"/>
            <w:tcPrChange w:id="1218" w:author="Chen Heller" w:date="2022-09-15T10:41:00Z">
              <w:tcPr>
                <w:tcW w:w="709" w:type="dxa"/>
              </w:tcPr>
            </w:tcPrChange>
          </w:tcPr>
          <w:p w14:paraId="66F47399" w14:textId="77777777" w:rsidR="001D2361" w:rsidRDefault="001D2361" w:rsidP="001D2361">
            <w:pPr>
              <w:ind w:firstLine="0"/>
              <w:rPr>
                <w:ins w:id="1219" w:author="Chen Heller" w:date="2022-09-14T21:59:00Z"/>
              </w:rPr>
            </w:pPr>
            <w:ins w:id="1220" w:author="Chen Heller" w:date="2022-09-14T21:59:00Z">
              <w:r>
                <w:t>0.95</w:t>
              </w:r>
            </w:ins>
          </w:p>
        </w:tc>
      </w:tr>
      <w:tr w:rsidR="001D2361" w14:paraId="5AF17B24" w14:textId="77777777" w:rsidTr="003538C4">
        <w:trPr>
          <w:trHeight w:val="490"/>
          <w:ins w:id="1221" w:author="Chen Heller" w:date="2022-09-14T21:59:00Z"/>
          <w:trPrChange w:id="1222" w:author="Chen Heller" w:date="2022-09-15T10:41:00Z">
            <w:trPr>
              <w:gridAfter w:val="0"/>
              <w:trHeight w:val="490"/>
            </w:trPr>
          </w:trPrChange>
        </w:trPr>
        <w:tc>
          <w:tcPr>
            <w:tcW w:w="284" w:type="dxa"/>
            <w:vMerge/>
            <w:tcBorders>
              <w:top w:val="single" w:sz="12" w:space="0" w:color="auto"/>
              <w:bottom w:val="single" w:sz="12" w:space="0" w:color="auto"/>
            </w:tcBorders>
            <w:tcPrChange w:id="1223"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24" w:author="Chen Heller" w:date="2022-09-14T21:59:00Z"/>
                <w:b/>
                <w:bCs/>
              </w:rPr>
            </w:pPr>
          </w:p>
        </w:tc>
        <w:tc>
          <w:tcPr>
            <w:tcW w:w="2269" w:type="dxa"/>
            <w:tcPrChange w:id="1225" w:author="Chen Heller" w:date="2022-09-15T10:41:00Z">
              <w:tcPr>
                <w:tcW w:w="2127" w:type="dxa"/>
                <w:gridSpan w:val="2"/>
              </w:tcPr>
            </w:tcPrChange>
          </w:tcPr>
          <w:p w14:paraId="06588EC5" w14:textId="77777777" w:rsidR="001D2361" w:rsidRPr="00EA2CED" w:rsidRDefault="001D2361" w:rsidP="001D2361">
            <w:pPr>
              <w:ind w:firstLine="0"/>
              <w:rPr>
                <w:ins w:id="1226" w:author="Chen Heller" w:date="2022-09-14T21:59:00Z"/>
                <w:b/>
                <w:bCs/>
              </w:rPr>
            </w:pPr>
            <w:ins w:id="1227" w:author="Chen Heller" w:date="2022-09-14T21:59:00Z">
              <w:r w:rsidRPr="00EA2CED">
                <w:rPr>
                  <w:b/>
                  <w:bCs/>
                </w:rPr>
                <w:t>Reaction time</w:t>
              </w:r>
            </w:ins>
          </w:p>
        </w:tc>
        <w:tc>
          <w:tcPr>
            <w:tcW w:w="1701" w:type="dxa"/>
            <w:tcPrChange w:id="1228" w:author="Chen Heller" w:date="2022-09-15T10:41:00Z">
              <w:tcPr>
                <w:tcW w:w="1701" w:type="dxa"/>
              </w:tcPr>
            </w:tcPrChange>
          </w:tcPr>
          <w:p w14:paraId="0E69CAB3" w14:textId="77777777" w:rsidR="001D2361" w:rsidRDefault="001D2361" w:rsidP="001D2361">
            <w:pPr>
              <w:ind w:firstLine="0"/>
              <w:rPr>
                <w:ins w:id="1229" w:author="Chen Heller" w:date="2022-09-14T21:59:00Z"/>
              </w:rPr>
            </w:pPr>
            <w:ins w:id="1230" w:author="Chen Heller" w:date="2022-09-14T21:59:00Z">
              <w:r>
                <w:t>171.29 (22.42)</w:t>
              </w:r>
            </w:ins>
          </w:p>
        </w:tc>
        <w:tc>
          <w:tcPr>
            <w:tcW w:w="1701" w:type="dxa"/>
            <w:tcPrChange w:id="1231" w:author="Chen Heller" w:date="2022-09-15T10:41:00Z">
              <w:tcPr>
                <w:tcW w:w="1701" w:type="dxa"/>
              </w:tcPr>
            </w:tcPrChange>
          </w:tcPr>
          <w:p w14:paraId="0B91F22C" w14:textId="77777777" w:rsidR="001D2361" w:rsidRDefault="001D2361" w:rsidP="001D2361">
            <w:pPr>
              <w:ind w:firstLine="0"/>
              <w:rPr>
                <w:ins w:id="1232" w:author="Chen Heller" w:date="2022-09-14T21:59:00Z"/>
              </w:rPr>
            </w:pPr>
            <w:ins w:id="1233" w:author="Chen Heller" w:date="2022-09-14T21:59:00Z">
              <w:r>
                <w:t>173.06 (23.95)</w:t>
              </w:r>
            </w:ins>
          </w:p>
        </w:tc>
        <w:tc>
          <w:tcPr>
            <w:tcW w:w="708" w:type="dxa"/>
            <w:tcPrChange w:id="1234" w:author="Chen Heller" w:date="2022-09-15T10:41:00Z">
              <w:tcPr>
                <w:tcW w:w="708" w:type="dxa"/>
              </w:tcPr>
            </w:tcPrChange>
          </w:tcPr>
          <w:p w14:paraId="79043DD9" w14:textId="77777777" w:rsidR="001D2361" w:rsidRDefault="001D2361" w:rsidP="001D2361">
            <w:pPr>
              <w:ind w:firstLine="0"/>
              <w:rPr>
                <w:ins w:id="1235" w:author="Chen Heller" w:date="2022-09-14T21:59:00Z"/>
              </w:rPr>
            </w:pPr>
            <w:ins w:id="1236" w:author="Chen Heller" w:date="2022-09-14T21:59:00Z">
              <w:r>
                <w:t>1.01</w:t>
              </w:r>
            </w:ins>
          </w:p>
        </w:tc>
        <w:tc>
          <w:tcPr>
            <w:tcW w:w="1134" w:type="dxa"/>
            <w:tcPrChange w:id="1237" w:author="Chen Heller" w:date="2022-09-15T10:41:00Z">
              <w:tcPr>
                <w:tcW w:w="1134" w:type="dxa"/>
              </w:tcPr>
            </w:tcPrChange>
          </w:tcPr>
          <w:p w14:paraId="32C5B30E" w14:textId="77777777" w:rsidR="001D2361" w:rsidRDefault="001D2361" w:rsidP="001D2361">
            <w:pPr>
              <w:ind w:firstLine="0"/>
              <w:rPr>
                <w:ins w:id="1238" w:author="Chen Heller" w:date="2022-09-14T21:59:00Z"/>
              </w:rPr>
            </w:pPr>
            <w:ins w:id="1239" w:author="Chen Heller" w:date="2022-09-14T21:59:00Z">
              <w:r>
                <w:t>0.318</w:t>
              </w:r>
            </w:ins>
          </w:p>
        </w:tc>
        <w:tc>
          <w:tcPr>
            <w:tcW w:w="1701" w:type="dxa"/>
            <w:tcPrChange w:id="1240" w:author="Chen Heller" w:date="2022-09-15T10:41:00Z">
              <w:tcPr>
                <w:tcW w:w="1701" w:type="dxa"/>
              </w:tcPr>
            </w:tcPrChange>
          </w:tcPr>
          <w:p w14:paraId="6572F86D" w14:textId="77777777" w:rsidR="001D2361" w:rsidRDefault="001D2361" w:rsidP="001D2361">
            <w:pPr>
              <w:ind w:firstLine="0"/>
              <w:rPr>
                <w:ins w:id="1241" w:author="Chen Heller" w:date="2022-09-14T21:59:00Z"/>
              </w:rPr>
            </w:pPr>
            <w:ins w:id="1242" w:author="Chen Heller" w:date="2022-09-14T21:59:00Z">
              <w:r>
                <w:t>-5.31, 1.79</w:t>
              </w:r>
            </w:ins>
          </w:p>
        </w:tc>
        <w:tc>
          <w:tcPr>
            <w:tcW w:w="709" w:type="dxa"/>
            <w:tcPrChange w:id="1243" w:author="Chen Heller" w:date="2022-09-15T10:41:00Z">
              <w:tcPr>
                <w:tcW w:w="709" w:type="dxa"/>
              </w:tcPr>
            </w:tcPrChange>
          </w:tcPr>
          <w:p w14:paraId="06B14D5C" w14:textId="77777777" w:rsidR="001D2361" w:rsidRDefault="001D2361" w:rsidP="001D2361">
            <w:pPr>
              <w:ind w:firstLine="0"/>
              <w:rPr>
                <w:ins w:id="1244" w:author="Chen Heller" w:date="2022-09-14T21:59:00Z"/>
              </w:rPr>
            </w:pPr>
            <w:ins w:id="1245" w:author="Chen Heller" w:date="2022-09-14T21:59:00Z">
              <w:r>
                <w:t>0.19</w:t>
              </w:r>
            </w:ins>
          </w:p>
        </w:tc>
      </w:tr>
      <w:tr w:rsidR="001D2361" w14:paraId="7098FF48" w14:textId="77777777" w:rsidTr="003538C4">
        <w:trPr>
          <w:trHeight w:val="490"/>
          <w:ins w:id="1246" w:author="Chen Heller" w:date="2022-09-14T21:59:00Z"/>
          <w:trPrChange w:id="1247" w:author="Chen Heller" w:date="2022-09-15T10:41:00Z">
            <w:trPr>
              <w:gridAfter w:val="0"/>
              <w:trHeight w:val="490"/>
            </w:trPr>
          </w:trPrChange>
        </w:trPr>
        <w:tc>
          <w:tcPr>
            <w:tcW w:w="284" w:type="dxa"/>
            <w:vMerge/>
            <w:tcBorders>
              <w:top w:val="single" w:sz="12" w:space="0" w:color="auto"/>
              <w:bottom w:val="single" w:sz="12" w:space="0" w:color="auto"/>
            </w:tcBorders>
            <w:tcPrChange w:id="1248"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49" w:author="Chen Heller" w:date="2022-09-14T21:59:00Z"/>
                <w:b/>
                <w:bCs/>
              </w:rPr>
            </w:pPr>
          </w:p>
        </w:tc>
        <w:tc>
          <w:tcPr>
            <w:tcW w:w="2269" w:type="dxa"/>
            <w:tcPrChange w:id="1250" w:author="Chen Heller" w:date="2022-09-15T10:41:00Z">
              <w:tcPr>
                <w:tcW w:w="2127" w:type="dxa"/>
                <w:gridSpan w:val="2"/>
              </w:tcPr>
            </w:tcPrChange>
          </w:tcPr>
          <w:p w14:paraId="1D4FE0CF" w14:textId="154D1439" w:rsidR="001D2361" w:rsidRPr="00EA2CED" w:rsidRDefault="001D2361" w:rsidP="001D2361">
            <w:pPr>
              <w:ind w:firstLine="0"/>
              <w:rPr>
                <w:ins w:id="1251" w:author="Chen Heller" w:date="2022-09-14T21:59:00Z"/>
                <w:b/>
                <w:bCs/>
              </w:rPr>
            </w:pPr>
            <w:ins w:id="1252" w:author="Chen Heller" w:date="2022-09-14T21:59:00Z">
              <w:r w:rsidRPr="00EA2CED">
                <w:rPr>
                  <w:b/>
                  <w:bCs/>
                </w:rPr>
                <w:t xml:space="preserve">Movement </w:t>
              </w:r>
            </w:ins>
            <w:ins w:id="1253" w:author="Chen Heller" w:date="2022-09-15T10:41:00Z">
              <w:r w:rsidR="003538C4">
                <w:rPr>
                  <w:b/>
                  <w:bCs/>
                </w:rPr>
                <w:t>duration</w:t>
              </w:r>
            </w:ins>
          </w:p>
        </w:tc>
        <w:tc>
          <w:tcPr>
            <w:tcW w:w="1701" w:type="dxa"/>
            <w:tcPrChange w:id="1254" w:author="Chen Heller" w:date="2022-09-15T10:41:00Z">
              <w:tcPr>
                <w:tcW w:w="1701" w:type="dxa"/>
              </w:tcPr>
            </w:tcPrChange>
          </w:tcPr>
          <w:p w14:paraId="1C70275D" w14:textId="77777777" w:rsidR="001D2361" w:rsidRDefault="001D2361" w:rsidP="001D2361">
            <w:pPr>
              <w:ind w:firstLine="0"/>
              <w:rPr>
                <w:ins w:id="1255" w:author="Chen Heller" w:date="2022-09-14T21:59:00Z"/>
              </w:rPr>
            </w:pPr>
            <w:ins w:id="1256" w:author="Chen Heller" w:date="2022-09-14T21:59:00Z">
              <w:r>
                <w:t>415.88 (29.76)</w:t>
              </w:r>
            </w:ins>
          </w:p>
        </w:tc>
        <w:tc>
          <w:tcPr>
            <w:tcW w:w="1701" w:type="dxa"/>
            <w:tcPrChange w:id="1257" w:author="Chen Heller" w:date="2022-09-15T10:41:00Z">
              <w:tcPr>
                <w:tcW w:w="1701" w:type="dxa"/>
              </w:tcPr>
            </w:tcPrChange>
          </w:tcPr>
          <w:p w14:paraId="15A2DD2D" w14:textId="77777777" w:rsidR="001D2361" w:rsidRDefault="001D2361" w:rsidP="001D2361">
            <w:pPr>
              <w:ind w:firstLine="0"/>
              <w:rPr>
                <w:ins w:id="1258" w:author="Chen Heller" w:date="2022-09-14T21:59:00Z"/>
              </w:rPr>
            </w:pPr>
            <w:ins w:id="1259" w:author="Chen Heller" w:date="2022-09-14T21:59:00Z">
              <w:r>
                <w:t>429 (28.32)</w:t>
              </w:r>
            </w:ins>
          </w:p>
        </w:tc>
        <w:tc>
          <w:tcPr>
            <w:tcW w:w="708" w:type="dxa"/>
            <w:tcPrChange w:id="1260" w:author="Chen Heller" w:date="2022-09-15T10:41:00Z">
              <w:tcPr>
                <w:tcW w:w="708" w:type="dxa"/>
              </w:tcPr>
            </w:tcPrChange>
          </w:tcPr>
          <w:p w14:paraId="240BB847" w14:textId="77777777" w:rsidR="001D2361" w:rsidRDefault="001D2361" w:rsidP="001D2361">
            <w:pPr>
              <w:ind w:firstLine="0"/>
              <w:rPr>
                <w:ins w:id="1261" w:author="Chen Heller" w:date="2022-09-14T21:59:00Z"/>
              </w:rPr>
            </w:pPr>
            <w:ins w:id="1262" w:author="Chen Heller" w:date="2022-09-14T21:59:00Z">
              <w:r>
                <w:t>6.40</w:t>
              </w:r>
            </w:ins>
          </w:p>
        </w:tc>
        <w:tc>
          <w:tcPr>
            <w:tcW w:w="1134" w:type="dxa"/>
            <w:tcPrChange w:id="1263" w:author="Chen Heller" w:date="2022-09-15T10:41:00Z">
              <w:tcPr>
                <w:tcW w:w="1134" w:type="dxa"/>
              </w:tcPr>
            </w:tcPrChange>
          </w:tcPr>
          <w:p w14:paraId="70A946B8" w14:textId="77777777" w:rsidR="001D2361" w:rsidRDefault="001D2361" w:rsidP="001D2361">
            <w:pPr>
              <w:ind w:firstLine="0"/>
              <w:rPr>
                <w:ins w:id="1264" w:author="Chen Heller" w:date="2022-09-14T21:59:00Z"/>
              </w:rPr>
            </w:pPr>
            <w:ins w:id="1265" w:author="Chen Heller" w:date="2022-09-14T21:59:00Z">
              <w:r>
                <w:t>&lt;0.001*</w:t>
              </w:r>
            </w:ins>
          </w:p>
        </w:tc>
        <w:tc>
          <w:tcPr>
            <w:tcW w:w="1701" w:type="dxa"/>
            <w:tcPrChange w:id="1266" w:author="Chen Heller" w:date="2022-09-15T10:41:00Z">
              <w:tcPr>
                <w:tcW w:w="1701" w:type="dxa"/>
              </w:tcPr>
            </w:tcPrChange>
          </w:tcPr>
          <w:p w14:paraId="290AF343" w14:textId="77777777" w:rsidR="001D2361" w:rsidRDefault="001D2361" w:rsidP="001D2361">
            <w:pPr>
              <w:ind w:firstLine="0"/>
              <w:rPr>
                <w:ins w:id="1267" w:author="Chen Heller" w:date="2022-09-14T21:59:00Z"/>
              </w:rPr>
            </w:pPr>
            <w:ins w:id="1268" w:author="Chen Heller" w:date="2022-09-14T21:59:00Z">
              <w:r>
                <w:t>-17.32, -8.93</w:t>
              </w:r>
            </w:ins>
          </w:p>
        </w:tc>
        <w:tc>
          <w:tcPr>
            <w:tcW w:w="709" w:type="dxa"/>
            <w:tcPrChange w:id="1269" w:author="Chen Heller" w:date="2022-09-15T10:41:00Z">
              <w:tcPr>
                <w:tcW w:w="709" w:type="dxa"/>
              </w:tcPr>
            </w:tcPrChange>
          </w:tcPr>
          <w:p w14:paraId="242312E7" w14:textId="77777777" w:rsidR="001D2361" w:rsidRDefault="001D2361" w:rsidP="001D2361">
            <w:pPr>
              <w:ind w:firstLine="0"/>
              <w:rPr>
                <w:ins w:id="1270" w:author="Chen Heller" w:date="2022-09-14T21:59:00Z"/>
              </w:rPr>
            </w:pPr>
            <w:ins w:id="1271" w:author="Chen Heller" w:date="2022-09-14T21:59:00Z">
              <w:r>
                <w:t>1.17</w:t>
              </w:r>
            </w:ins>
          </w:p>
        </w:tc>
      </w:tr>
      <w:tr w:rsidR="001D2361" w14:paraId="4B08520B" w14:textId="77777777" w:rsidTr="003538C4">
        <w:trPr>
          <w:trHeight w:val="490"/>
          <w:ins w:id="1272" w:author="Chen Heller" w:date="2022-09-14T21:59:00Z"/>
          <w:trPrChange w:id="1273" w:author="Chen Heller" w:date="2022-09-15T10:41:00Z">
            <w:trPr>
              <w:gridAfter w:val="0"/>
              <w:trHeight w:val="490"/>
            </w:trPr>
          </w:trPrChange>
        </w:trPr>
        <w:tc>
          <w:tcPr>
            <w:tcW w:w="284" w:type="dxa"/>
            <w:vMerge/>
            <w:tcBorders>
              <w:top w:val="single" w:sz="12" w:space="0" w:color="auto"/>
              <w:bottom w:val="single" w:sz="12" w:space="0" w:color="auto"/>
            </w:tcBorders>
            <w:tcPrChange w:id="1274"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275" w:author="Chen Heller" w:date="2022-09-14T21:59:00Z"/>
                <w:b/>
                <w:bCs/>
              </w:rPr>
            </w:pPr>
          </w:p>
        </w:tc>
        <w:tc>
          <w:tcPr>
            <w:tcW w:w="2269" w:type="dxa"/>
            <w:tcBorders>
              <w:bottom w:val="single" w:sz="12" w:space="0" w:color="auto"/>
            </w:tcBorders>
            <w:tcPrChange w:id="1276"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277" w:author="Chen Heller" w:date="2022-09-14T21:59:00Z"/>
                <w:b/>
                <w:bCs/>
              </w:rPr>
            </w:pPr>
            <w:ins w:id="1278" w:author="Chen Heller" w:date="2022-09-14T21:59:00Z">
              <w:r w:rsidRPr="00EA2CED">
                <w:rPr>
                  <w:b/>
                  <w:bCs/>
                </w:rPr>
                <w:t>COM</w:t>
              </w:r>
            </w:ins>
          </w:p>
        </w:tc>
        <w:tc>
          <w:tcPr>
            <w:tcW w:w="1701" w:type="dxa"/>
            <w:tcBorders>
              <w:bottom w:val="single" w:sz="12" w:space="0" w:color="auto"/>
            </w:tcBorders>
            <w:tcPrChange w:id="1279"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280" w:author="Chen Heller" w:date="2022-09-14T21:59:00Z"/>
              </w:rPr>
            </w:pPr>
            <w:ins w:id="1281" w:author="Chen Heller" w:date="2022-09-14T21:59:00Z">
              <w:r>
                <w:t>0.24 (0.12)</w:t>
              </w:r>
            </w:ins>
          </w:p>
        </w:tc>
        <w:tc>
          <w:tcPr>
            <w:tcW w:w="1701" w:type="dxa"/>
            <w:tcBorders>
              <w:bottom w:val="single" w:sz="12" w:space="0" w:color="auto"/>
            </w:tcBorders>
            <w:tcPrChange w:id="1282"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283" w:author="Chen Heller" w:date="2022-09-14T21:59:00Z"/>
              </w:rPr>
            </w:pPr>
            <w:ins w:id="1284" w:author="Chen Heller" w:date="2022-09-14T21:59:00Z">
              <w:r>
                <w:t>0.22 (0.11)</w:t>
              </w:r>
            </w:ins>
          </w:p>
        </w:tc>
        <w:tc>
          <w:tcPr>
            <w:tcW w:w="708" w:type="dxa"/>
            <w:tcBorders>
              <w:bottom w:val="single" w:sz="12" w:space="0" w:color="auto"/>
            </w:tcBorders>
            <w:tcPrChange w:id="1285"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286" w:author="Chen Heller" w:date="2022-09-14T21:59:00Z"/>
              </w:rPr>
            </w:pPr>
            <w:ins w:id="1287" w:author="Chen Heller" w:date="2022-09-14T21:59:00Z">
              <w:r>
                <w:t>1.06</w:t>
              </w:r>
            </w:ins>
          </w:p>
        </w:tc>
        <w:tc>
          <w:tcPr>
            <w:tcW w:w="1134" w:type="dxa"/>
            <w:tcBorders>
              <w:bottom w:val="single" w:sz="12" w:space="0" w:color="auto"/>
            </w:tcBorders>
            <w:tcPrChange w:id="1288"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289" w:author="Chen Heller" w:date="2022-09-14T21:59:00Z"/>
              </w:rPr>
            </w:pPr>
            <w:ins w:id="1290" w:author="Chen Heller" w:date="2022-09-14T21:59:00Z">
              <w:r>
                <w:t>0.318</w:t>
              </w:r>
            </w:ins>
          </w:p>
        </w:tc>
        <w:tc>
          <w:tcPr>
            <w:tcW w:w="1701" w:type="dxa"/>
            <w:tcBorders>
              <w:bottom w:val="single" w:sz="12" w:space="0" w:color="auto"/>
            </w:tcBorders>
            <w:tcPrChange w:id="1291"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292" w:author="Chen Heller" w:date="2022-09-14T21:59:00Z"/>
              </w:rPr>
            </w:pPr>
            <w:ins w:id="1293" w:author="Chen Heller" w:date="2022-09-14T21:59:00Z">
              <w:r>
                <w:t>-0.02, 0.06</w:t>
              </w:r>
            </w:ins>
          </w:p>
        </w:tc>
        <w:tc>
          <w:tcPr>
            <w:tcW w:w="709" w:type="dxa"/>
            <w:tcBorders>
              <w:bottom w:val="single" w:sz="12" w:space="0" w:color="auto"/>
            </w:tcBorders>
            <w:tcPrChange w:id="1294"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295" w:author="Chen Heller" w:date="2022-09-14T21:59:00Z"/>
              </w:rPr>
            </w:pPr>
            <w:ins w:id="1296" w:author="Chen Heller" w:date="2022-09-14T21:59:00Z">
              <w:r>
                <w:t>0.19</w:t>
              </w:r>
            </w:ins>
          </w:p>
        </w:tc>
      </w:tr>
      <w:tr w:rsidR="001D2361" w14:paraId="5199F135" w14:textId="77777777" w:rsidTr="003538C4">
        <w:trPr>
          <w:trHeight w:val="285"/>
          <w:ins w:id="1297" w:author="Chen Heller" w:date="2022-09-14T21:59:00Z"/>
          <w:trPrChange w:id="1298" w:author="Chen Heller" w:date="2022-09-15T10:41:00Z">
            <w:trPr>
              <w:gridAfter w:val="0"/>
              <w:trHeight w:val="285"/>
            </w:trPr>
          </w:trPrChange>
        </w:trPr>
        <w:tc>
          <w:tcPr>
            <w:tcW w:w="10207" w:type="dxa"/>
            <w:gridSpan w:val="8"/>
            <w:tcPrChange w:id="1299" w:author="Chen Heller" w:date="2022-09-15T10:41:00Z">
              <w:tcPr>
                <w:tcW w:w="10065" w:type="dxa"/>
                <w:gridSpan w:val="9"/>
              </w:tcPr>
            </w:tcPrChange>
          </w:tcPr>
          <w:p w14:paraId="194044BE" w14:textId="77777777" w:rsidR="001D2361" w:rsidRDefault="001D2361" w:rsidP="001D2361">
            <w:pPr>
              <w:ind w:firstLine="0"/>
              <w:rPr>
                <w:ins w:id="1300" w:author="Chen Heller" w:date="2022-09-14T21:59:00Z"/>
              </w:rPr>
            </w:pPr>
            <w:ins w:id="1301" w:author="Chen Heller" w:date="2022-09-14T21:59:00Z">
              <w:r>
                <w:rPr>
                  <w:b/>
                  <w:bCs/>
                </w:rPr>
                <w:lastRenderedPageBreak/>
                <w:t>Keyboard</w:t>
              </w:r>
            </w:ins>
          </w:p>
        </w:tc>
      </w:tr>
      <w:tr w:rsidR="001D2361" w14:paraId="25841132" w14:textId="77777777" w:rsidTr="003538C4">
        <w:trPr>
          <w:trHeight w:val="490"/>
          <w:ins w:id="1302" w:author="Chen Heller" w:date="2022-09-14T21:59:00Z"/>
          <w:trPrChange w:id="1303" w:author="Chen Heller" w:date="2022-09-15T10:41:00Z">
            <w:trPr>
              <w:gridAfter w:val="0"/>
              <w:trHeight w:val="490"/>
            </w:trPr>
          </w:trPrChange>
        </w:trPr>
        <w:tc>
          <w:tcPr>
            <w:tcW w:w="284" w:type="dxa"/>
            <w:tcBorders>
              <w:bottom w:val="single" w:sz="12" w:space="0" w:color="auto"/>
            </w:tcBorders>
            <w:tcPrChange w:id="1304"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05" w:author="Chen Heller" w:date="2022-09-14T21:59:00Z"/>
                <w:b/>
                <w:bCs/>
              </w:rPr>
            </w:pPr>
          </w:p>
        </w:tc>
        <w:tc>
          <w:tcPr>
            <w:tcW w:w="2269" w:type="dxa"/>
            <w:tcBorders>
              <w:bottom w:val="single" w:sz="12" w:space="0" w:color="auto"/>
            </w:tcBorders>
            <w:tcPrChange w:id="1306"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07" w:author="Chen Heller" w:date="2022-09-14T21:59:00Z"/>
                <w:b/>
                <w:bCs/>
              </w:rPr>
            </w:pPr>
            <w:ins w:id="1308" w:author="Chen Heller" w:date="2022-09-14T21:59:00Z">
              <w:r>
                <w:rPr>
                  <w:b/>
                  <w:bCs/>
                </w:rPr>
                <w:t>Response Time</w:t>
              </w:r>
            </w:ins>
          </w:p>
        </w:tc>
        <w:tc>
          <w:tcPr>
            <w:tcW w:w="1701" w:type="dxa"/>
            <w:tcBorders>
              <w:bottom w:val="single" w:sz="12" w:space="0" w:color="auto"/>
            </w:tcBorders>
            <w:tcPrChange w:id="1309"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10" w:author="Chen Heller" w:date="2022-09-14T21:59:00Z"/>
              </w:rPr>
            </w:pPr>
            <w:ins w:id="1311" w:author="Chen Heller" w:date="2022-09-14T21:59:00Z">
              <w:r>
                <w:t>525.53 (35.76)</w:t>
              </w:r>
            </w:ins>
          </w:p>
        </w:tc>
        <w:tc>
          <w:tcPr>
            <w:tcW w:w="1701" w:type="dxa"/>
            <w:tcBorders>
              <w:bottom w:val="single" w:sz="12" w:space="0" w:color="auto"/>
            </w:tcBorders>
            <w:tcPrChange w:id="1312"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13" w:author="Chen Heller" w:date="2022-09-14T21:59:00Z"/>
              </w:rPr>
            </w:pPr>
            <w:ins w:id="1314" w:author="Chen Heller" w:date="2022-09-14T21:59:00Z">
              <w:r>
                <w:t>545.46 (32.87)</w:t>
              </w:r>
            </w:ins>
          </w:p>
        </w:tc>
        <w:tc>
          <w:tcPr>
            <w:tcW w:w="708" w:type="dxa"/>
            <w:tcBorders>
              <w:bottom w:val="single" w:sz="12" w:space="0" w:color="auto"/>
            </w:tcBorders>
            <w:tcPrChange w:id="1315"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16" w:author="Chen Heller" w:date="2022-09-14T21:59:00Z"/>
              </w:rPr>
            </w:pPr>
            <w:ins w:id="1317" w:author="Chen Heller" w:date="2022-09-14T21:59:00Z">
              <w:r>
                <w:t>6.42</w:t>
              </w:r>
            </w:ins>
          </w:p>
        </w:tc>
        <w:tc>
          <w:tcPr>
            <w:tcW w:w="1134" w:type="dxa"/>
            <w:tcBorders>
              <w:bottom w:val="single" w:sz="12" w:space="0" w:color="auto"/>
            </w:tcBorders>
            <w:tcPrChange w:id="1318"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19" w:author="Chen Heller" w:date="2022-09-14T21:59:00Z"/>
              </w:rPr>
            </w:pPr>
            <w:ins w:id="1320" w:author="Chen Heller" w:date="2022-09-14T21:59:00Z">
              <w:r>
                <w:t>&lt;0.001*</w:t>
              </w:r>
            </w:ins>
          </w:p>
        </w:tc>
        <w:tc>
          <w:tcPr>
            <w:tcW w:w="1701" w:type="dxa"/>
            <w:tcBorders>
              <w:bottom w:val="single" w:sz="12" w:space="0" w:color="auto"/>
            </w:tcBorders>
            <w:tcPrChange w:id="1321"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22" w:author="Chen Heller" w:date="2022-09-14T21:59:00Z"/>
              </w:rPr>
            </w:pPr>
            <w:ins w:id="1323" w:author="Chen Heller" w:date="2022-09-14T21:59:00Z">
              <w:r>
                <w:t>-26.27, -13.58</w:t>
              </w:r>
            </w:ins>
          </w:p>
        </w:tc>
        <w:tc>
          <w:tcPr>
            <w:tcW w:w="709" w:type="dxa"/>
            <w:tcBorders>
              <w:bottom w:val="single" w:sz="12" w:space="0" w:color="auto"/>
            </w:tcBorders>
            <w:tcPrChange w:id="1324"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25" w:author="Chen Heller" w:date="2022-09-14T21:59:00Z"/>
              </w:rPr>
            </w:pPr>
            <w:ins w:id="1326" w:author="Chen Heller" w:date="2022-09-14T21:59:00Z">
              <w:r>
                <w:t>1.17</w:t>
              </w:r>
            </w:ins>
          </w:p>
        </w:tc>
      </w:tr>
      <w:tr w:rsidR="001D2361" w14:paraId="49D5FC69" w14:textId="77777777" w:rsidTr="003538C4">
        <w:tblPrEx>
          <w:tblPrExChange w:id="1327" w:author="Chen Heller" w:date="2022-09-15T10:41:00Z">
            <w:tblPrEx>
              <w:tblW w:w="9923" w:type="dxa"/>
              <w:tblInd w:w="-142" w:type="dxa"/>
            </w:tblPrEx>
          </w:tblPrExChange>
        </w:tblPrEx>
        <w:trPr>
          <w:trHeight w:val="490"/>
          <w:ins w:id="1328" w:author="Chen Heller" w:date="2022-09-14T21:59:00Z"/>
          <w:trPrChange w:id="1329" w:author="Chen Heller" w:date="2022-09-15T10:41:00Z">
            <w:trPr>
              <w:gridBefore w:val="2"/>
              <w:trHeight w:val="490"/>
            </w:trPr>
          </w:trPrChange>
        </w:trPr>
        <w:tc>
          <w:tcPr>
            <w:tcW w:w="10207" w:type="dxa"/>
            <w:gridSpan w:val="8"/>
            <w:tcBorders>
              <w:top w:val="single" w:sz="12" w:space="0" w:color="auto"/>
            </w:tcBorders>
            <w:tcPrChange w:id="1330" w:author="Chen Heller" w:date="2022-09-15T10:41:00Z">
              <w:tcPr>
                <w:tcW w:w="9923" w:type="dxa"/>
                <w:gridSpan w:val="8"/>
                <w:tcBorders>
                  <w:bottom w:val="single" w:sz="12" w:space="0" w:color="auto"/>
                </w:tcBorders>
              </w:tcPr>
            </w:tcPrChange>
          </w:tcPr>
          <w:p w14:paraId="569467B4" w14:textId="77777777" w:rsidR="001D2361" w:rsidRPr="00EA2CED" w:rsidRDefault="001D2361" w:rsidP="001D2361">
            <w:pPr>
              <w:spacing w:line="240" w:lineRule="auto"/>
              <w:ind w:firstLine="0"/>
              <w:rPr>
                <w:ins w:id="1331" w:author="Chen Heller" w:date="2022-09-14T21:59:00Z"/>
                <w:sz w:val="22"/>
                <w:szCs w:val="22"/>
              </w:rPr>
            </w:pPr>
            <w:ins w:id="1332" w:author="Chen Heller" w:date="2022-09-14T21:59: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77777777" w:rsidR="001D2361" w:rsidRDefault="001D2361" w:rsidP="001D2361">
            <w:pPr>
              <w:ind w:firstLine="0"/>
              <w:rPr>
                <w:ins w:id="1333" w:author="Chen Heller" w:date="2022-09-14T21:59:00Z"/>
              </w:rPr>
            </w:pPr>
            <w:ins w:id="1334" w:author="Chen Heller" w:date="2022-09-14T21:59:00Z">
              <w:r w:rsidRPr="00EA2CED">
                <w:rPr>
                  <w:sz w:val="22"/>
                  <w:szCs w:val="22"/>
                </w:rPr>
                <w:t>* p &lt; Tree-BH adjusted p-value for multiple comparisons.</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35" w:author="Chen Heller" w:date="2022-09-12T15:56:00Z">
          <w:pPr/>
        </w:pPrChange>
      </w:pPr>
      <w:bookmarkStart w:id="1336" w:name="_Ref113906821"/>
      <w:r>
        <w:t xml:space="preserve">Figure </w:t>
      </w:r>
      <w:r>
        <w:fldChar w:fldCharType="begin"/>
      </w:r>
      <w:r>
        <w:instrText xml:space="preserve"> SEQ Figure \* ARABIC </w:instrText>
      </w:r>
      <w:r>
        <w:fldChar w:fldCharType="separate"/>
      </w:r>
      <w:r>
        <w:rPr>
          <w:noProof/>
        </w:rPr>
        <w:t>6</w:t>
      </w:r>
      <w:r>
        <w:rPr>
          <w:noProof/>
        </w:rPr>
        <w:fldChar w:fldCharType="end"/>
      </w:r>
      <w:bookmarkEnd w:id="1336"/>
      <w:r>
        <w:t xml:space="preserve">. </w:t>
      </w:r>
      <w:r w:rsidRPr="00F3771A">
        <w:t xml:space="preserve">Results of Experiment </w:t>
      </w:r>
      <w:r>
        <w:t>4</w:t>
      </w:r>
      <w:r w:rsidRPr="00F3771A">
        <w:t xml:space="preserve">. </w:t>
      </w:r>
      <w:ins w:id="1337" w:author="Chen Heller" w:date="2022-09-14T18:56:00Z">
        <w:r w:rsidR="001F33A0">
          <w:t xml:space="preserve">(a) Reaching trajectories in trials where a correct answer was given by choosing the left and right targets, averaged across all participants. Shaded areas are the </w:t>
        </w:r>
      </w:ins>
      <w:ins w:id="1338" w:author="Chen Heller" w:date="2022-09-14T18:57:00Z">
        <w:r w:rsidR="006C7DF8">
          <w:t>SE</w:t>
        </w:r>
      </w:ins>
      <w:ins w:id="1339" w:author="Chen Heller" w:date="2022-09-14T18:56:00Z">
        <w:r w:rsidR="001F33A0">
          <w:t xml:space="preserve">. </w:t>
        </w:r>
      </w:ins>
      <w:moveToRangeStart w:id="1340" w:author="Chen Heller" w:date="2022-09-14T18:56:00Z" w:name="move114074226"/>
      <w:moveTo w:id="1341" w:author="Chen Heller" w:date="2022-09-14T18:56:00Z">
        <w:r w:rsidR="001F33A0">
          <w:t>Grey shade marks where the difference between the trajectories was found to be significant according to a permutation and clustering procedure.</w:t>
        </w:r>
      </w:moveTo>
      <w:moveToRangeEnd w:id="1340"/>
      <w:ins w:id="1342" w:author="Chen Heller" w:date="2022-09-14T18:56:00Z">
        <w:r w:rsidR="001F33A0">
          <w:t xml:space="preserve"> (b-f) Dots are single participant averages while the red/blue horizontal lines are the average of all participants. Black error bars symbol the </w:t>
        </w:r>
      </w:ins>
      <w:ins w:id="1343" w:author="Chen Heller" w:date="2022-09-14T18:57:00Z">
        <w:r w:rsidR="000B1947">
          <w:t>SE</w:t>
        </w:r>
      </w:ins>
      <w:ins w:id="1344" w:author="Chen Heller" w:date="2022-09-14T18:56:00Z">
        <w:r w:rsidR="001F33A0">
          <w:t>. Full/dashed grey lines represent a numerical incline/decline (respectively) between the congruent and incongruent conditions</w:t>
        </w:r>
      </w:ins>
      <w:del w:id="1345"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46" w:author="Chen Heller" w:date="2022-09-14T18:56:00Z" w:name="move114074226"/>
      <w:moveFrom w:id="1347"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48" w:author="Chen Heller" w:date="2022-09-14T18:57:00Z">
          <w:r w:rsidR="004B1F54" w:rsidDel="001F33A0">
            <w:delText xml:space="preserve"> procedure. </w:delText>
          </w:r>
        </w:del>
      </w:moveFrom>
      <w:moveFromRangeEnd w:id="1346"/>
      <w:del w:id="1349"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50" w:name="_Toc114053553"/>
      <w:r>
        <w:lastRenderedPageBreak/>
        <w:t>Discussion</w:t>
      </w:r>
      <w:bookmarkEnd w:id="1350"/>
    </w:p>
    <w:p w14:paraId="0B7BE30B" w14:textId="0EAF704A"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51" w:author="Chen Heller" w:date="2022-09-15T10:45:00Z">
        <w:r w:rsidDel="000B4137">
          <w:delText xml:space="preserve">155ms </w:delText>
        </w:r>
      </w:del>
      <w:ins w:id="1352" w:author="Chen Heller" w:date="2022-09-15T10:45:00Z">
        <w:r w:rsidR="000B4137">
          <w:t>175.66</w:t>
        </w:r>
        <w:r w:rsidR="000B4137">
          <w:t xml:space="preserve">ms </w:t>
        </w:r>
      </w:ins>
      <w:r>
        <w:t xml:space="preserve">to </w:t>
      </w:r>
      <w:del w:id="1353" w:author="Chen Heller" w:date="2022-09-15T10:45:00Z">
        <w:r w:rsidDel="000B4137">
          <w:delText xml:space="preserve">398ms </w:delText>
        </w:r>
      </w:del>
      <w:ins w:id="1354" w:author="Chen Heller" w:date="2022-09-15T10:45:00Z">
        <w:r w:rsidR="000B4137">
          <w:t>39</w:t>
        </w:r>
        <w:r w:rsidR="000B4137">
          <w:t>0.88</w:t>
        </w:r>
        <w:r w:rsidR="000B4137">
          <w:t xml:space="preserve">ms </w:t>
        </w:r>
      </w:ins>
      <w:r>
        <w:t>(</w:t>
      </w:r>
      <w:del w:id="1355" w:author="Chen Heller" w:date="2022-09-15T10:45:00Z">
        <w:r w:rsidDel="000B4137">
          <w:delText>17.5</w:delText>
        </w:r>
      </w:del>
      <w:ins w:id="1356" w:author="Chen Heller" w:date="2022-09-15T10:45:00Z">
        <w:r w:rsidR="000B4137">
          <w:t>24</w:t>
        </w:r>
      </w:ins>
      <w:r>
        <w:t>-</w:t>
      </w:r>
      <w:del w:id="1357" w:author="Chen Heller" w:date="2022-09-15T10:45:00Z">
        <w:r w:rsidDel="000B4137">
          <w:delText>95.5</w:delText>
        </w:r>
      </w:del>
      <w:ins w:id="1358"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59" w:author="Chen Heller" w:date="2022-09-14T22:53:00Z">
        <w:r w:rsidR="00AF0130">
          <w:t xml:space="preserve"> </w:t>
        </w:r>
      </w:ins>
      <w:del w:id="1360" w:author="Chen Heller" w:date="2022-09-14T22:51:00Z">
        <w:r w:rsidR="00ED7FF8" w:rsidDel="00F869D5">
          <w:delText xml:space="preserve"> </w:delText>
        </w:r>
      </w:del>
      <w:commentRangeStart w:id="1361"/>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62" w:author="Chen Heller" w:date="2022-09-14T22:53:00Z">
        <w:r w:rsidR="00AF0130" w:rsidRPr="00AF0130" w:rsidDel="00AF0130">
          <w:rPr>
            <w:rFonts w:ascii="Times New Roman" w:hAnsi="Times New Roman" w:cs="Times New Roman"/>
          </w:rPr>
          <w:delText>(</w:delText>
        </w:r>
      </w:del>
      <w:r w:rsidR="00AF0130" w:rsidRPr="00AF0130">
        <w:rPr>
          <w:rFonts w:ascii="Times New Roman" w:hAnsi="Times New Roman" w:cs="Times New Roman"/>
        </w:rPr>
        <w:t>Otten &amp; Rugg, 2005</w:t>
      </w:r>
      <w:del w:id="1363" w:author="Chen Heller" w:date="2022-09-14T22:53:00Z">
        <w:r w:rsidR="00AF0130" w:rsidRPr="00AF0130" w:rsidDel="00AF0130">
          <w:rPr>
            <w:rFonts w:ascii="Times New Roman" w:hAnsi="Times New Roman" w:cs="Times New Roman"/>
          </w:rPr>
          <w:delText>)</w:delText>
        </w:r>
      </w:del>
      <w:r w:rsidR="00AF0130">
        <w:fldChar w:fldCharType="end"/>
      </w:r>
      <w:commentRangeEnd w:id="1361"/>
      <w:r w:rsidR="007B4A83">
        <w:rPr>
          <w:rStyle w:val="CommentReference"/>
        </w:rPr>
        <w:commentReference w:id="1361"/>
      </w:r>
      <w:del w:id="1364"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65" w:name="_Toc114053554"/>
      <w:r>
        <w:t xml:space="preserve">General </w:t>
      </w:r>
      <w:r w:rsidR="00E668B7">
        <w:t>Discussion</w:t>
      </w:r>
      <w:bookmarkEnd w:id="1365"/>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366"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367"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368"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3ED6A0EB"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369" w:author="Chen Heller" w:date="2022-09-15T10:47:00Z">
        <w:r w:rsidR="00DF0648">
          <w:t xml:space="preserve">marginally </w:t>
        </w:r>
      </w:ins>
      <w:r w:rsidR="007F6E99">
        <w:t xml:space="preserve">detecte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370"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371" w:author="Chen Heller" w:date="2022-09-14T23:36:00Z">
        <w:r w:rsidR="00B36FEC" w:rsidRPr="00B36FEC" w:rsidDel="00B36FEC">
          <w:rPr>
            <w:rFonts w:ascii="Times New Roman" w:hAnsi="Times New Roman" w:cs="Times New Roman"/>
          </w:rPr>
          <w:delText>(</w:delText>
        </w:r>
      </w:del>
      <w:proofErr w:type="spellStart"/>
      <w:r w:rsidR="00B36FEC" w:rsidRPr="00B36FEC">
        <w:rPr>
          <w:rFonts w:ascii="Times New Roman" w:hAnsi="Times New Roman" w:cs="Times New Roman"/>
        </w:rPr>
        <w:t>Dehaene</w:t>
      </w:r>
      <w:proofErr w:type="spellEnd"/>
      <w:r w:rsidR="00B36FEC" w:rsidRPr="00B36FEC">
        <w:rPr>
          <w:rFonts w:ascii="Times New Roman" w:hAnsi="Times New Roman" w:cs="Times New Roman"/>
        </w:rPr>
        <w:t xml:space="preserve"> et al., 2001; Luo et al., 2004</w:t>
      </w:r>
      <w:del w:id="1372" w:author="Chen Heller" w:date="2022-09-14T23:36:00Z">
        <w:r w:rsidR="00B36FEC" w:rsidRPr="00B36FEC" w:rsidDel="00B36FEC">
          <w:rPr>
            <w:rFonts w:ascii="Times New Roman" w:hAnsi="Times New Roman" w:cs="Times New Roman"/>
          </w:rPr>
          <w:delText>)</w:delText>
        </w:r>
      </w:del>
      <w:r w:rsidR="00B36FEC">
        <w:fldChar w:fldCharType="end"/>
      </w:r>
      <w:del w:id="1373" w:author="Chen Heller" w:date="2022-09-14T23:36:00Z">
        <w:r w:rsidR="00260B74" w:rsidDel="00B36FEC">
          <w:delText xml:space="preserve"> REF</w:delText>
        </w:r>
      </w:del>
      <w:r w:rsidR="00260B74">
        <w:t>).</w:t>
      </w:r>
    </w:p>
    <w:p w14:paraId="451352B2" w14:textId="1DF5D375" w:rsidR="005F0446" w:rsidRDefault="00973F2D" w:rsidP="00B46B5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commentRangeStart w:id="1374"/>
      <w:r w:rsidR="005F1215">
        <w:t>(ref)</w:t>
      </w:r>
      <w:commentRangeEnd w:id="1374"/>
      <w:r w:rsidR="005F1215">
        <w:rPr>
          <w:rStyle w:val="CommentReference"/>
        </w:rPr>
        <w:commentReference w:id="1374"/>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w:t>
      </w:r>
      <w:r w:rsidR="00AF738E">
        <w:lastRenderedPageBreak/>
        <w:t xml:space="preserve">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375" w:author="Chen Heller" w:date="2022-09-14T14:42:00Z">
        <w:r w:rsidR="00691DE5" w:rsidDel="003723A9">
          <w:delText xml:space="preserve">too slow </w:delText>
        </w:r>
      </w:del>
      <w:ins w:id="1376" w:author="Chen Heller" w:date="2022-09-14T14:42:00Z">
        <w:r w:rsidR="003723A9">
          <w:t xml:space="preserve">early or late </w:t>
        </w:r>
      </w:ins>
      <w:r w:rsidR="00691DE5">
        <w:t>responses)</w:t>
      </w:r>
      <w:r w:rsidR="005F0446">
        <w:t>.</w:t>
      </w:r>
    </w:p>
    <w:p w14:paraId="26216D45" w14:textId="339135AB"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considered to be more sensitive to subtle effects</w:t>
      </w:r>
      <w:commentRangeStart w:id="1377"/>
      <w:r w:rsidR="006316CA">
        <w:t xml:space="preserve"> (ref)</w:t>
      </w:r>
      <w:r w:rsidR="00C07D7A">
        <w:t xml:space="preserve">. </w:t>
      </w:r>
      <w:commentRangeEnd w:id="1377"/>
      <w:r w:rsidR="006316CA">
        <w:rPr>
          <w:rStyle w:val="CommentReference"/>
        </w:rPr>
        <w:commentReference w:id="1377"/>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378" w:author="Chen Heller" w:date="2022-09-14T14:47:00Z">
        <w:r w:rsidR="00223E68" w:rsidDel="00903FAC">
          <w:delText>??)</w:delText>
        </w:r>
        <w:r w:rsidR="00C07D7A" w:rsidDel="00903FAC">
          <w:delText xml:space="preserve">, </w:delText>
        </w:r>
      </w:del>
      <w:ins w:id="1379"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1472D3D" w:rsidR="00DC11F3" w:rsidRDefault="00BF3E1B" w:rsidP="00DC11F3">
      <w:commentRangeStart w:id="1380"/>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commentRangeEnd w:id="1380"/>
      <w:r w:rsidR="006A758F">
        <w:rPr>
          <w:rStyle w:val="CommentReference"/>
        </w:rPr>
        <w:commentReference w:id="1380"/>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in the </w:t>
      </w:r>
      <w:commentRangeStart w:id="1381"/>
      <w:r w:rsidR="007F0B60">
        <w:t>reaching measure</w:t>
      </w:r>
      <w:commentRangeEnd w:id="1381"/>
      <w:r w:rsidR="009E3931">
        <w:rPr>
          <w:rStyle w:val="CommentReference"/>
        </w:rPr>
        <w:commentReference w:id="1381"/>
      </w:r>
      <w:r w:rsidR="00AC79D4">
        <w:t xml:space="preserve"> </w:t>
      </w:r>
      <w:commentRangeStart w:id="1382"/>
      <w:commentRangeStart w:id="1383"/>
      <w:r w:rsidR="00AC79D4">
        <w:t>(ref)</w:t>
      </w:r>
      <w:commentRangeEnd w:id="1382"/>
      <w:r w:rsidR="00AC79D4">
        <w:rPr>
          <w:rStyle w:val="CommentReference"/>
        </w:rPr>
        <w:commentReference w:id="1382"/>
      </w:r>
      <w:commentRangeEnd w:id="1383"/>
      <w:r w:rsidR="001016A8">
        <w:rPr>
          <w:rStyle w:val="CommentReference"/>
        </w:rPr>
        <w:commentReference w:id="1383"/>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commentRangeStart w:id="1384"/>
      <w:r w:rsidR="00746BAC">
        <w:t>(ref)</w:t>
      </w:r>
      <w:commentRangeEnd w:id="1384"/>
      <w:r w:rsidR="00746BAC">
        <w:rPr>
          <w:rStyle w:val="CommentReference"/>
        </w:rPr>
        <w:commentReference w:id="1384"/>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385"/>
      <w:commentRangeStart w:id="138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385"/>
      <w:r w:rsidR="00FC6200">
        <w:rPr>
          <w:rStyle w:val="CommentReference"/>
        </w:rPr>
        <w:commentReference w:id="1385"/>
      </w:r>
      <w:commentRangeEnd w:id="1386"/>
      <w:r w:rsidR="00714F4F">
        <w:rPr>
          <w:rStyle w:val="CommentReference"/>
        </w:rPr>
        <w:commentReference w:id="138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7A529BAA" w:rsidR="00621E6D" w:rsidRDefault="00621E6D" w:rsidP="001617E7">
      <w:r>
        <w:lastRenderedPageBreak/>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387" w:author="Chen Heller" w:date="2022-09-13T13:50:00Z">
        <w:r w:rsidR="006617C2" w:rsidDel="003F34C1">
          <w:delText xml:space="preserve">also </w:delText>
        </w:r>
      </w:del>
      <w:del w:id="1388" w:author="Chen Heller" w:date="2022-09-14T15:29:00Z">
        <w:r w:rsidR="006617C2" w:rsidDel="00DD538C">
          <w:delText xml:space="preserve">exploring </w:delText>
        </w:r>
      </w:del>
      <w:ins w:id="1389" w:author="Chen Heller" w:date="2022-09-14T15:29:00Z">
        <w:r w:rsidR="00DD538C">
          <w:t xml:space="preserve">delve into </w:t>
        </w:r>
      </w:ins>
      <w:r w:rsidR="006617C2">
        <w:t xml:space="preserve">the temporal aspects of unconscious effects on behavior. </w:t>
      </w:r>
      <w:commentRangeStart w:id="1390"/>
      <w:r w:rsidR="006617C2">
        <w:t>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in movement tracking as a tool for studying unconscious processes, </w:t>
      </w:r>
      <w:r w:rsidR="00AC06B8">
        <w:t xml:space="preserve">and devise new </w:t>
      </w:r>
      <w:r w:rsidR="00711B02">
        <w:t>analys</w:t>
      </w:r>
      <w:r w:rsidR="00493A2B">
        <w:t>e</w:t>
      </w:r>
      <w:r w:rsidR="00711B02">
        <w:t xml:space="preserve">s and </w:t>
      </w:r>
      <w:r w:rsidR="00890657">
        <w:t>parameters that could be extracted from it</w:t>
      </w:r>
      <w:r w:rsidR="00E2517D">
        <w:t xml:space="preserve"> in order to expand our knowledge of processes</w:t>
      </w:r>
      <w:r w:rsidR="00493A2B">
        <w:t xml:space="preserve"> taking place without consciousness</w:t>
      </w:r>
      <w:r w:rsidR="00E2517D">
        <w:t>.</w:t>
      </w:r>
      <w:commentRangeEnd w:id="1390"/>
      <w:r w:rsidR="00C42DC7">
        <w:rPr>
          <w:rStyle w:val="CommentReference"/>
        </w:rPr>
        <w:commentReference w:id="1390"/>
      </w:r>
    </w:p>
    <w:p w14:paraId="12DA2B37" w14:textId="7065E0F7" w:rsidR="00BB4D09" w:rsidRDefault="005B74BC" w:rsidP="005B74BC">
      <w:pPr>
        <w:pStyle w:val="Heading2"/>
      </w:pPr>
      <w:bookmarkStart w:id="1391" w:name="_Toc114053555"/>
      <w:r>
        <w:t>Supplementary materials</w:t>
      </w:r>
      <w:bookmarkEnd w:id="1391"/>
    </w:p>
    <w:p w14:paraId="4224BA5D" w14:textId="77777777" w:rsidR="005B74BC" w:rsidRDefault="005B74BC">
      <w:pPr>
        <w:keepNext/>
        <w:ind w:firstLine="0"/>
        <w:rPr>
          <w:ins w:id="1392" w:author="Chen Heller" w:date="2022-09-14T12:08:00Z"/>
        </w:rPr>
        <w:pPrChange w:id="1393" w:author="Chen Heller" w:date="2022-09-14T12:08:00Z">
          <w:pPr>
            <w:ind w:firstLine="0"/>
          </w:pPr>
        </w:pPrChange>
      </w:pPr>
      <w:ins w:id="1394"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395" w:author="Chen Heller" w:date="2022-09-14T12:08:00Z">
          <w:pPr>
            <w:ind w:firstLine="0"/>
          </w:pPr>
        </w:pPrChange>
      </w:pPr>
      <w:bookmarkStart w:id="1396" w:name="_Ref114050197"/>
      <w:ins w:id="1397" w:author="Chen Heller" w:date="2022-09-14T12:08:00Z">
        <w:r>
          <w:t xml:space="preserve">Supplementary Figure </w:t>
        </w:r>
        <w:r>
          <w:fldChar w:fldCharType="begin"/>
        </w:r>
        <w:r>
          <w:instrText xml:space="preserve"> SEQ Supplementary_Figure \* ARABIC </w:instrText>
        </w:r>
      </w:ins>
      <w:r>
        <w:fldChar w:fldCharType="separate"/>
      </w:r>
      <w:ins w:id="1398" w:author="Chen Heller" w:date="2022-09-15T09:05:00Z">
        <w:r w:rsidR="00E72C5B">
          <w:rPr>
            <w:noProof/>
          </w:rPr>
          <w:t>1</w:t>
        </w:r>
      </w:ins>
      <w:ins w:id="1399" w:author="Chen Heller" w:date="2022-09-14T12:08:00Z">
        <w:r>
          <w:fldChar w:fldCharType="end"/>
        </w:r>
        <w:bookmarkEnd w:id="1396"/>
        <w:r>
          <w:t xml:space="preserve">. </w:t>
        </w:r>
        <w:r w:rsidR="001A7D06">
          <w:t>Hierarchy of the tree used in the Tree-BH metho</w:t>
        </w:r>
      </w:ins>
      <w:ins w:id="1400" w:author="Chen Heller" w:date="2022-09-14T12:09:00Z">
        <w:r w:rsidR="001A7D06">
          <w:t xml:space="preserve">d </w:t>
        </w:r>
      </w:ins>
      <w:ins w:id="1401" w:author="Chen Heller" w:date="2022-09-14T12:08:00Z">
        <w:r w:rsidR="001A7D06">
          <w:t>to correct for multiple comparisons</w:t>
        </w:r>
      </w:ins>
      <w:ins w:id="1402" w:author="Chen Heller" w:date="2022-09-14T12:09:00Z">
        <w:r w:rsidR="001A7D06">
          <w:t xml:space="preserve">. </w:t>
        </w:r>
      </w:ins>
      <w:ins w:id="1403" w:author="Chen Heller" w:date="2022-09-14T12:12:00Z">
        <w:r w:rsidR="00B15DE6">
          <w:t>Nodes are statistical tests and their corrected p-values appear next to each test's name</w:t>
        </w:r>
      </w:ins>
      <w:ins w:id="1404" w:author="Chen Heller" w:date="2022-09-14T12:13:00Z">
        <w:r w:rsidR="00B1053B">
          <w:t xml:space="preserve">. </w:t>
        </w:r>
      </w:ins>
      <w:ins w:id="1405" w:author="Chen Heller" w:date="2022-09-14T12:15:00Z">
        <w:r w:rsidR="00C34670">
          <w:t>Significant s</w:t>
        </w:r>
      </w:ins>
      <w:ins w:id="1406" w:author="Chen Heller" w:date="2022-09-14T12:13:00Z">
        <w:r w:rsidR="00B1053B">
          <w:t>tatis</w:t>
        </w:r>
      </w:ins>
      <w:ins w:id="1407" w:author="Chen Heller" w:date="2022-09-14T12:14:00Z">
        <w:r w:rsidR="00B1053B">
          <w:t>tical</w:t>
        </w:r>
        <w:r w:rsidR="00F45888">
          <w:t xml:space="preserve"> tests </w:t>
        </w:r>
      </w:ins>
      <w:ins w:id="1408" w:author="Chen Heller" w:date="2022-09-14T12:15:00Z">
        <w:r w:rsidR="00C34670">
          <w:t xml:space="preserve">that passed </w:t>
        </w:r>
      </w:ins>
      <w:ins w:id="1409" w:author="Chen Heller" w:date="2022-09-14T12:14:00Z">
        <w:r w:rsidR="00F45888">
          <w:t>the adjusted alpha are marked in red.</w:t>
        </w:r>
      </w:ins>
    </w:p>
    <w:p w14:paraId="1FDF686C" w14:textId="77777777" w:rsidR="00E72C5B" w:rsidRDefault="005E08B6" w:rsidP="00E72C5B">
      <w:pPr>
        <w:keepNext/>
        <w:spacing w:line="480" w:lineRule="auto"/>
        <w:ind w:firstLine="0"/>
        <w:jc w:val="left"/>
        <w:rPr>
          <w:ins w:id="1410" w:author="Chen Heller" w:date="2022-09-15T09:05:00Z"/>
        </w:rPr>
        <w:pPrChange w:id="1411" w:author="Chen Heller" w:date="2022-09-15T09:05:00Z">
          <w:pPr>
            <w:spacing w:line="480" w:lineRule="auto"/>
            <w:ind w:firstLine="0"/>
            <w:jc w:val="left"/>
          </w:pPr>
        </w:pPrChange>
      </w:pPr>
      <w:ins w:id="1412" w:author="Chen Heller" w:date="2022-09-15T09:04:00Z">
        <w:r w:rsidRPr="005E08B6">
          <w:lastRenderedPageBreak/>
          <w:drawing>
            <wp:inline distT="0" distB="0" distL="0" distR="0" wp14:anchorId="3F010D4E" wp14:editId="3918B77B">
              <wp:extent cx="5943600" cy="53251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25110"/>
                      </a:xfrm>
                      <a:prstGeom prst="rect">
                        <a:avLst/>
                      </a:prstGeom>
                    </pic:spPr>
                  </pic:pic>
                </a:graphicData>
              </a:graphic>
            </wp:inline>
          </w:drawing>
        </w:r>
      </w:ins>
    </w:p>
    <w:p w14:paraId="58B5B68C" w14:textId="462105AE" w:rsidR="00E72C5B" w:rsidRDefault="00E72C5B" w:rsidP="00E72C5B">
      <w:pPr>
        <w:pStyle w:val="Caption"/>
        <w:jc w:val="left"/>
      </w:pPr>
      <w:bookmarkStart w:id="1413" w:name="_Ref114128122"/>
      <w:ins w:id="1414" w:author="Chen Heller" w:date="2022-09-15T09:05:00Z">
        <w:r>
          <w:t xml:space="preserve">Supplementary Figure </w:t>
        </w:r>
        <w:r>
          <w:fldChar w:fldCharType="begin"/>
        </w:r>
        <w:r>
          <w:instrText xml:space="preserve"> SEQ Supplementary_Figure \* ARABIC </w:instrText>
        </w:r>
      </w:ins>
      <w:r>
        <w:fldChar w:fldCharType="separate"/>
      </w:r>
      <w:ins w:id="1415" w:author="Chen Heller" w:date="2022-09-15T09:05:00Z">
        <w:r>
          <w:rPr>
            <w:noProof/>
          </w:rPr>
          <w:t>2</w:t>
        </w:r>
        <w:r>
          <w:fldChar w:fldCharType="end"/>
        </w:r>
        <w:bookmarkEnd w:id="1413"/>
        <w:r>
          <w:t>.</w:t>
        </w:r>
        <w:r>
          <w:t xml:space="preserve"> QQ-plots </w:t>
        </w:r>
      </w:ins>
      <w:ins w:id="1416" w:author="Chen Heller" w:date="2022-09-15T09:55:00Z">
        <w:r w:rsidR="003F57FF">
          <w:t>for the</w:t>
        </w:r>
      </w:ins>
      <w:ins w:id="1417" w:author="Chen Heller" w:date="2022-09-15T09:05:00Z">
        <w:r>
          <w:t xml:space="preserve"> dependent variables that violated the normality assumption. (a-b) Experiment 1. </w:t>
        </w:r>
      </w:ins>
      <w:ins w:id="1418" w:author="Chen Heller" w:date="2022-09-15T09:53:00Z">
        <w:r w:rsidR="00C97A3C">
          <w:t>(c-e)</w:t>
        </w:r>
      </w:ins>
      <w:ins w:id="1419" w:author="Chen Heller" w:date="2022-09-15T09:54:00Z">
        <w:r w:rsidR="00C97A3C">
          <w:t xml:space="preserve"> Experiment 2. (f-h) Experiment 4.</w:t>
        </w:r>
      </w:ins>
    </w:p>
    <w:p w14:paraId="7BE3C7B6" w14:textId="69BCA161" w:rsidR="00A36939" w:rsidRPr="00A36939" w:rsidRDefault="00A36939" w:rsidP="00A36939">
      <w:pPr>
        <w:ind w:firstLine="0"/>
        <w:rPr>
          <w:ins w:id="1420" w:author="Chen Heller" w:date="2022-09-15T09:05:00Z"/>
        </w:rPr>
      </w:pPr>
    </w:p>
    <w:p w14:paraId="285CC3E1" w14:textId="14F1984D" w:rsidR="00B322A4" w:rsidRDefault="00B322A4" w:rsidP="00B322A4">
      <w:pPr>
        <w:pStyle w:val="Caption"/>
        <w:keepNext/>
        <w:rPr>
          <w:ins w:id="1421" w:author="Chen Heller" w:date="2022-09-15T10:11:00Z"/>
        </w:rPr>
        <w:pPrChange w:id="1422" w:author="Chen Heller" w:date="2022-09-15T10:11:00Z">
          <w:pPr/>
        </w:pPrChange>
      </w:pPr>
      <w:bookmarkStart w:id="1423" w:name="_Ref114130120"/>
      <w:ins w:id="1424" w:author="Chen Heller" w:date="2022-09-15T10:11:00Z">
        <w:r>
          <w:t xml:space="preserve">Supplementary Table </w:t>
        </w:r>
        <w:r>
          <w:fldChar w:fldCharType="begin"/>
        </w:r>
        <w:r>
          <w:instrText xml:space="preserve"> SEQ Supplementary_Table \* ARABIC </w:instrText>
        </w:r>
      </w:ins>
      <w:r>
        <w:fldChar w:fldCharType="separate"/>
      </w:r>
      <w:ins w:id="1425" w:author="Chen Heller" w:date="2022-09-15T10:26:00Z">
        <w:r w:rsidR="00D31803">
          <w:rPr>
            <w:noProof/>
          </w:rPr>
          <w:t>1</w:t>
        </w:r>
      </w:ins>
      <w:ins w:id="1426" w:author="Chen Heller" w:date="2022-09-15T10:11:00Z">
        <w:r>
          <w:fldChar w:fldCharType="end"/>
        </w:r>
        <w:bookmarkEnd w:id="1423"/>
        <w:commentRangeStart w:id="1427"/>
        <w:r>
          <w:t>.</w:t>
        </w:r>
        <w:r>
          <w:t xml:space="preserve"> </w:t>
        </w:r>
      </w:ins>
      <w:ins w:id="1428" w:author="Chen Heller" w:date="2022-09-15T10:26:00Z">
        <w:r w:rsidR="00143868">
          <w:t>Comparison of the n</w:t>
        </w:r>
      </w:ins>
      <w:ins w:id="1429" w:author="Chen Heller" w:date="2022-09-15T10:11:00Z">
        <w:r>
          <w:t xml:space="preserve">umber </w:t>
        </w:r>
        <w:r w:rsidR="00E31D49">
          <w:t xml:space="preserve">of </w:t>
        </w:r>
      </w:ins>
      <w:ins w:id="1430" w:author="Chen Heller" w:date="2022-09-15T10:12:00Z">
        <w:r w:rsidR="00E31D49">
          <w:t>excluded</w:t>
        </w:r>
      </w:ins>
      <w:ins w:id="1431" w:author="Chen Heller" w:date="2022-09-15T10:26:00Z">
        <w:r w:rsidR="00143868">
          <w:t xml:space="preserve"> trials</w:t>
        </w:r>
      </w:ins>
      <w:ins w:id="1432" w:author="Chen Heller" w:date="2022-09-15T10:12:00Z">
        <w:r w:rsidR="00E31D49">
          <w:t xml:space="preserve"> </w:t>
        </w:r>
      </w:ins>
      <w:ins w:id="1433" w:author="Chen Heller" w:date="2022-09-15T10:26:00Z">
        <w:r w:rsidR="00143868">
          <w:t xml:space="preserve">between </w:t>
        </w:r>
      </w:ins>
      <w:ins w:id="1434" w:author="Chen Heller" w:date="2022-09-15T10:12:00Z">
        <w:r w:rsidR="00E31D49">
          <w:t>Experiment 3</w:t>
        </w:r>
      </w:ins>
      <w:ins w:id="1435"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36"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37">
          <w:tblGrid>
            <w:gridCol w:w="2126"/>
            <w:gridCol w:w="1701"/>
            <w:gridCol w:w="1701"/>
            <w:gridCol w:w="709"/>
            <w:gridCol w:w="992"/>
            <w:gridCol w:w="1701"/>
            <w:gridCol w:w="993"/>
          </w:tblGrid>
        </w:tblGridChange>
      </w:tblGrid>
      <w:tr w:rsidR="00BB064F" w14:paraId="31534E1D" w14:textId="77777777" w:rsidTr="00B322A4">
        <w:trPr>
          <w:trHeight w:val="510"/>
          <w:ins w:id="1438" w:author="Chen Heller" w:date="2022-09-15T09:57:00Z"/>
          <w:trPrChange w:id="1439" w:author="Chen Heller" w:date="2022-09-15T10:11:00Z">
            <w:trPr>
              <w:gridAfter w:val="0"/>
              <w:wAfter w:w="993" w:type="dxa"/>
              <w:trHeight w:val="510"/>
            </w:trPr>
          </w:trPrChange>
        </w:trPr>
        <w:tc>
          <w:tcPr>
            <w:tcW w:w="2126" w:type="dxa"/>
            <w:tcBorders>
              <w:top w:val="single" w:sz="12" w:space="0" w:color="auto"/>
            </w:tcBorders>
            <w:tcPrChange w:id="1440"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41" w:author="Chen Heller" w:date="2022-09-15T09:57:00Z"/>
              </w:rPr>
            </w:pPr>
          </w:p>
        </w:tc>
        <w:tc>
          <w:tcPr>
            <w:tcW w:w="1701" w:type="dxa"/>
            <w:tcBorders>
              <w:top w:val="single" w:sz="12" w:space="0" w:color="auto"/>
              <w:bottom w:val="single" w:sz="12" w:space="0" w:color="auto"/>
            </w:tcBorders>
            <w:tcPrChange w:id="1442"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443" w:author="Chen Heller" w:date="2022-09-15T09:57:00Z"/>
                <w:b/>
                <w:bCs/>
              </w:rPr>
            </w:pPr>
            <w:ins w:id="1444" w:author="Chen Heller" w:date="2022-09-15T10:00:00Z">
              <w:r>
                <w:rPr>
                  <w:b/>
                  <w:bCs/>
                </w:rPr>
                <w:t>Experiment 2</w:t>
              </w:r>
            </w:ins>
          </w:p>
        </w:tc>
        <w:tc>
          <w:tcPr>
            <w:tcW w:w="1701" w:type="dxa"/>
            <w:tcBorders>
              <w:top w:val="single" w:sz="12" w:space="0" w:color="auto"/>
              <w:bottom w:val="single" w:sz="12" w:space="0" w:color="auto"/>
            </w:tcBorders>
            <w:tcPrChange w:id="1445"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rsidP="000A428B">
            <w:pPr>
              <w:ind w:firstLine="0"/>
              <w:jc w:val="center"/>
              <w:rPr>
                <w:ins w:id="1446" w:author="Chen Heller" w:date="2022-09-15T09:57:00Z"/>
                <w:b/>
                <w:bCs/>
              </w:rPr>
              <w:pPrChange w:id="1447" w:author="Chen Heller" w:date="2022-09-15T10:18:00Z">
                <w:pPr>
                  <w:ind w:firstLine="0"/>
                </w:pPr>
              </w:pPrChange>
            </w:pPr>
            <w:ins w:id="1448" w:author="Chen Heller" w:date="2022-09-15T10:00:00Z">
              <w:r>
                <w:rPr>
                  <w:b/>
                  <w:bCs/>
                </w:rPr>
                <w:t>Experiment 3</w:t>
              </w:r>
            </w:ins>
          </w:p>
        </w:tc>
        <w:tc>
          <w:tcPr>
            <w:tcW w:w="709" w:type="dxa"/>
            <w:tcBorders>
              <w:top w:val="single" w:sz="12" w:space="0" w:color="auto"/>
            </w:tcBorders>
            <w:tcPrChange w:id="1449"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450" w:author="Chen Heller" w:date="2022-09-15T09:57:00Z"/>
                <w:b/>
                <w:bCs/>
              </w:rPr>
            </w:pPr>
          </w:p>
        </w:tc>
        <w:tc>
          <w:tcPr>
            <w:tcW w:w="992" w:type="dxa"/>
            <w:tcBorders>
              <w:top w:val="single" w:sz="12" w:space="0" w:color="auto"/>
            </w:tcBorders>
            <w:tcPrChange w:id="1451"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452" w:author="Chen Heller" w:date="2022-09-15T09:57:00Z"/>
                <w:b/>
                <w:bCs/>
              </w:rPr>
            </w:pPr>
          </w:p>
        </w:tc>
        <w:tc>
          <w:tcPr>
            <w:tcW w:w="1702" w:type="dxa"/>
            <w:tcBorders>
              <w:top w:val="single" w:sz="12" w:space="0" w:color="auto"/>
            </w:tcBorders>
            <w:tcPrChange w:id="1453"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454" w:author="Chen Heller" w:date="2022-09-15T09:57:00Z"/>
              </w:rPr>
            </w:pPr>
          </w:p>
        </w:tc>
      </w:tr>
      <w:tr w:rsidR="00BB064F" w14:paraId="4B171FAA" w14:textId="77777777" w:rsidTr="00B322A4">
        <w:trPr>
          <w:trHeight w:val="254"/>
          <w:ins w:id="1455" w:author="Chen Heller" w:date="2022-09-15T09:57:00Z"/>
          <w:trPrChange w:id="1456" w:author="Chen Heller" w:date="2022-09-15T10:11:00Z">
            <w:trPr>
              <w:gridAfter w:val="0"/>
              <w:wAfter w:w="993" w:type="dxa"/>
              <w:trHeight w:val="254"/>
            </w:trPr>
          </w:trPrChange>
        </w:trPr>
        <w:tc>
          <w:tcPr>
            <w:tcW w:w="2126" w:type="dxa"/>
            <w:tcBorders>
              <w:bottom w:val="single" w:sz="12" w:space="0" w:color="auto"/>
            </w:tcBorders>
            <w:tcPrChange w:id="1457"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458" w:author="Chen Heller" w:date="2022-09-15T09:57:00Z"/>
                <w:b/>
                <w:bCs/>
              </w:rPr>
            </w:pPr>
          </w:p>
        </w:tc>
        <w:tc>
          <w:tcPr>
            <w:tcW w:w="1701" w:type="dxa"/>
            <w:tcBorders>
              <w:top w:val="single" w:sz="12" w:space="0" w:color="auto"/>
              <w:bottom w:val="single" w:sz="12" w:space="0" w:color="auto"/>
            </w:tcBorders>
            <w:tcPrChange w:id="1459"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460" w:author="Chen Heller" w:date="2022-09-15T09:57:00Z"/>
                <w:b/>
                <w:bCs/>
              </w:rPr>
            </w:pPr>
            <w:ins w:id="1461" w:author="Chen Heller" w:date="2022-09-15T09:57:00Z">
              <w:r>
                <w:rPr>
                  <w:b/>
                  <w:bCs/>
                </w:rPr>
                <w:t>M (SD)</w:t>
              </w:r>
            </w:ins>
          </w:p>
        </w:tc>
        <w:tc>
          <w:tcPr>
            <w:tcW w:w="1701" w:type="dxa"/>
            <w:tcBorders>
              <w:top w:val="single" w:sz="12" w:space="0" w:color="auto"/>
              <w:bottom w:val="single" w:sz="12" w:space="0" w:color="auto"/>
            </w:tcBorders>
            <w:tcPrChange w:id="1462"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463" w:author="Chen Heller" w:date="2022-09-15T09:57:00Z"/>
                <w:b/>
                <w:bCs/>
              </w:rPr>
            </w:pPr>
            <w:ins w:id="1464" w:author="Chen Heller" w:date="2022-09-15T09:57:00Z">
              <w:r>
                <w:rPr>
                  <w:b/>
                  <w:bCs/>
                </w:rPr>
                <w:t>M (SD)</w:t>
              </w:r>
            </w:ins>
          </w:p>
        </w:tc>
        <w:tc>
          <w:tcPr>
            <w:tcW w:w="709" w:type="dxa"/>
            <w:tcBorders>
              <w:bottom w:val="single" w:sz="12" w:space="0" w:color="auto"/>
            </w:tcBorders>
            <w:tcPrChange w:id="1465"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466" w:author="Chen Heller" w:date="2022-09-15T09:57:00Z"/>
                <w:b/>
                <w:bCs/>
              </w:rPr>
            </w:pPr>
            <w:ins w:id="1467" w:author="Chen Heller" w:date="2022-09-15T09:57:00Z">
              <w:r>
                <w:rPr>
                  <w:b/>
                  <w:bCs/>
                </w:rPr>
                <w:t>t(</w:t>
              </w:r>
            </w:ins>
            <w:ins w:id="1468" w:author="Chen Heller" w:date="2022-09-15T10:02:00Z">
              <w:r>
                <w:rPr>
                  <w:b/>
                  <w:bCs/>
                </w:rPr>
                <w:t>14</w:t>
              </w:r>
            </w:ins>
            <w:ins w:id="1469" w:author="Chen Heller" w:date="2022-09-15T09:57:00Z">
              <w:r>
                <w:rPr>
                  <w:b/>
                  <w:bCs/>
                </w:rPr>
                <w:t>)</w:t>
              </w:r>
            </w:ins>
          </w:p>
        </w:tc>
        <w:tc>
          <w:tcPr>
            <w:tcW w:w="992" w:type="dxa"/>
            <w:tcBorders>
              <w:bottom w:val="single" w:sz="12" w:space="0" w:color="auto"/>
            </w:tcBorders>
            <w:tcPrChange w:id="1470"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471" w:author="Chen Heller" w:date="2022-09-15T09:57:00Z"/>
                <w:b/>
                <w:bCs/>
              </w:rPr>
            </w:pPr>
            <w:ins w:id="1472" w:author="Chen Heller" w:date="2022-09-15T09:57:00Z">
              <w:r>
                <w:rPr>
                  <w:b/>
                  <w:bCs/>
                </w:rPr>
                <w:t>p</w:t>
              </w:r>
            </w:ins>
          </w:p>
        </w:tc>
        <w:tc>
          <w:tcPr>
            <w:tcW w:w="1702" w:type="dxa"/>
            <w:tcBorders>
              <w:bottom w:val="single" w:sz="12" w:space="0" w:color="auto"/>
            </w:tcBorders>
            <w:tcPrChange w:id="1473"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474" w:author="Chen Heller" w:date="2022-09-15T09:57:00Z"/>
                <w:b/>
                <w:bCs/>
              </w:rPr>
            </w:pPr>
            <w:ins w:id="1475" w:author="Chen Heller" w:date="2022-09-15T09:57:00Z">
              <w:r>
                <w:rPr>
                  <w:b/>
                  <w:bCs/>
                </w:rPr>
                <w:t>CI</w:t>
              </w:r>
            </w:ins>
          </w:p>
        </w:tc>
      </w:tr>
      <w:tr w:rsidR="00BB064F" w14:paraId="006E9896" w14:textId="77777777" w:rsidTr="00B322A4">
        <w:trPr>
          <w:trHeight w:val="490"/>
          <w:ins w:id="1476" w:author="Chen Heller" w:date="2022-09-15T09:57:00Z"/>
          <w:trPrChange w:id="1477" w:author="Chen Heller" w:date="2022-09-15T10:11:00Z">
            <w:trPr>
              <w:gridAfter w:val="0"/>
              <w:wAfter w:w="993" w:type="dxa"/>
              <w:trHeight w:val="490"/>
            </w:trPr>
          </w:trPrChange>
        </w:trPr>
        <w:tc>
          <w:tcPr>
            <w:tcW w:w="2126" w:type="dxa"/>
            <w:tcPrChange w:id="1478" w:author="Chen Heller" w:date="2022-09-15T10:11:00Z">
              <w:tcPr>
                <w:tcW w:w="2126" w:type="dxa"/>
              </w:tcPr>
            </w:tcPrChange>
          </w:tcPr>
          <w:p w14:paraId="3B1EB16B" w14:textId="2A58802F" w:rsidR="00BB064F" w:rsidRPr="00EA2CED" w:rsidRDefault="00BB064F" w:rsidP="00F64F57">
            <w:pPr>
              <w:ind w:firstLine="0"/>
              <w:rPr>
                <w:ins w:id="1479" w:author="Chen Heller" w:date="2022-09-15T09:57:00Z"/>
                <w:b/>
                <w:bCs/>
              </w:rPr>
            </w:pPr>
            <w:ins w:id="1480" w:author="Chen Heller" w:date="2022-09-15T10:01:00Z">
              <w:r>
                <w:rPr>
                  <w:b/>
                  <w:bCs/>
                </w:rPr>
                <w:t>Short trajectories</w:t>
              </w:r>
            </w:ins>
          </w:p>
        </w:tc>
        <w:tc>
          <w:tcPr>
            <w:tcW w:w="1701" w:type="dxa"/>
            <w:tcPrChange w:id="1481" w:author="Chen Heller" w:date="2022-09-15T10:11:00Z">
              <w:tcPr>
                <w:tcW w:w="1701" w:type="dxa"/>
              </w:tcPr>
            </w:tcPrChange>
          </w:tcPr>
          <w:p w14:paraId="2389334F" w14:textId="3C6B677B" w:rsidR="00BB064F" w:rsidRDefault="00BB064F" w:rsidP="00F64F57">
            <w:pPr>
              <w:ind w:firstLine="0"/>
              <w:rPr>
                <w:ins w:id="1482" w:author="Chen Heller" w:date="2022-09-15T09:57:00Z"/>
              </w:rPr>
            </w:pPr>
            <w:ins w:id="1483" w:author="Chen Heller" w:date="2022-09-15T10:02:00Z">
              <w:r>
                <w:t xml:space="preserve">14.55 </w:t>
              </w:r>
            </w:ins>
            <w:ins w:id="1484" w:author="Chen Heller" w:date="2022-09-15T10:04:00Z">
              <w:r>
                <w:t>(</w:t>
              </w:r>
            </w:ins>
            <w:ins w:id="1485" w:author="Chen Heller" w:date="2022-09-15T10:02:00Z">
              <w:r>
                <w:t>17.59</w:t>
              </w:r>
            </w:ins>
            <w:ins w:id="1486" w:author="Chen Heller" w:date="2022-09-15T10:04:00Z">
              <w:r>
                <w:t>)</w:t>
              </w:r>
            </w:ins>
          </w:p>
        </w:tc>
        <w:tc>
          <w:tcPr>
            <w:tcW w:w="1701" w:type="dxa"/>
            <w:tcPrChange w:id="1487" w:author="Chen Heller" w:date="2022-09-15T10:11:00Z">
              <w:tcPr>
                <w:tcW w:w="1701" w:type="dxa"/>
              </w:tcPr>
            </w:tcPrChange>
          </w:tcPr>
          <w:p w14:paraId="61822494" w14:textId="2B1C93F8" w:rsidR="00BB064F" w:rsidRDefault="00BB064F" w:rsidP="00F64F57">
            <w:pPr>
              <w:ind w:firstLine="0"/>
              <w:rPr>
                <w:ins w:id="1488" w:author="Chen Heller" w:date="2022-09-15T09:57:00Z"/>
              </w:rPr>
            </w:pPr>
            <w:ins w:id="1489" w:author="Chen Heller" w:date="2022-09-15T10:02:00Z">
              <w:r>
                <w:t xml:space="preserve">70.28 </w:t>
              </w:r>
            </w:ins>
            <w:ins w:id="1490" w:author="Chen Heller" w:date="2022-09-15T10:04:00Z">
              <w:r>
                <w:t>(</w:t>
              </w:r>
            </w:ins>
            <w:ins w:id="1491" w:author="Chen Heller" w:date="2022-09-15T10:02:00Z">
              <w:r>
                <w:t>42.75</w:t>
              </w:r>
            </w:ins>
            <w:ins w:id="1492" w:author="Chen Heller" w:date="2022-09-15T10:04:00Z">
              <w:r>
                <w:t>)</w:t>
              </w:r>
            </w:ins>
          </w:p>
        </w:tc>
        <w:tc>
          <w:tcPr>
            <w:tcW w:w="709" w:type="dxa"/>
            <w:tcPrChange w:id="1493" w:author="Chen Heller" w:date="2022-09-15T10:11:00Z">
              <w:tcPr>
                <w:tcW w:w="709" w:type="dxa"/>
              </w:tcPr>
            </w:tcPrChange>
          </w:tcPr>
          <w:p w14:paraId="58C23B86" w14:textId="2B42C744" w:rsidR="00BB064F" w:rsidRDefault="00BB064F" w:rsidP="00F64F57">
            <w:pPr>
              <w:ind w:firstLine="0"/>
              <w:rPr>
                <w:ins w:id="1494" w:author="Chen Heller" w:date="2022-09-15T09:57:00Z"/>
              </w:rPr>
            </w:pPr>
            <w:ins w:id="1495" w:author="Chen Heller" w:date="2022-09-15T10:02:00Z">
              <w:r>
                <w:t>3.56</w:t>
              </w:r>
            </w:ins>
          </w:p>
        </w:tc>
        <w:tc>
          <w:tcPr>
            <w:tcW w:w="992" w:type="dxa"/>
            <w:tcPrChange w:id="1496" w:author="Chen Heller" w:date="2022-09-15T10:11:00Z">
              <w:tcPr>
                <w:tcW w:w="992" w:type="dxa"/>
              </w:tcPr>
            </w:tcPrChange>
          </w:tcPr>
          <w:p w14:paraId="2E7263E4" w14:textId="010EE2DE" w:rsidR="00BB064F" w:rsidRDefault="00BB064F" w:rsidP="00F64F57">
            <w:pPr>
              <w:ind w:firstLine="0"/>
              <w:rPr>
                <w:ins w:id="1497" w:author="Chen Heller" w:date="2022-09-15T09:57:00Z"/>
              </w:rPr>
            </w:pPr>
            <w:ins w:id="1498" w:author="Chen Heller" w:date="2022-09-15T10:02:00Z">
              <w:r>
                <w:t>0.003</w:t>
              </w:r>
            </w:ins>
            <w:ins w:id="1499" w:author="Chen Heller" w:date="2022-09-15T10:09:00Z">
              <w:r w:rsidR="000B6BF5">
                <w:t>*</w:t>
              </w:r>
            </w:ins>
          </w:p>
        </w:tc>
        <w:tc>
          <w:tcPr>
            <w:tcW w:w="1702" w:type="dxa"/>
            <w:tcPrChange w:id="1500" w:author="Chen Heller" w:date="2022-09-15T10:11:00Z">
              <w:tcPr>
                <w:tcW w:w="1701" w:type="dxa"/>
              </w:tcPr>
            </w:tcPrChange>
          </w:tcPr>
          <w:p w14:paraId="756EDDFE" w14:textId="05AA7070" w:rsidR="00BB064F" w:rsidRDefault="00BB064F" w:rsidP="00F64F57">
            <w:pPr>
              <w:ind w:firstLine="0"/>
              <w:rPr>
                <w:ins w:id="1501" w:author="Chen Heller" w:date="2022-09-15T09:57:00Z"/>
              </w:rPr>
            </w:pPr>
            <w:ins w:id="1502" w:author="Chen Heller" w:date="2022-09-15T10:02:00Z">
              <w:r>
                <w:t>22.23, 89.22</w:t>
              </w:r>
            </w:ins>
          </w:p>
        </w:tc>
      </w:tr>
      <w:commentRangeEnd w:id="1427"/>
      <w:tr w:rsidR="00BB064F" w14:paraId="13F06331" w14:textId="77777777" w:rsidTr="00B322A4">
        <w:trPr>
          <w:trHeight w:val="490"/>
          <w:ins w:id="1503" w:author="Chen Heller" w:date="2022-09-15T09:57:00Z"/>
          <w:trPrChange w:id="1504" w:author="Chen Heller" w:date="2022-09-15T10:11:00Z">
            <w:trPr>
              <w:gridAfter w:val="0"/>
              <w:wAfter w:w="993" w:type="dxa"/>
              <w:trHeight w:val="490"/>
            </w:trPr>
          </w:trPrChange>
        </w:trPr>
        <w:tc>
          <w:tcPr>
            <w:tcW w:w="2126" w:type="dxa"/>
            <w:tcPrChange w:id="1505" w:author="Chen Heller" w:date="2022-09-15T10:11:00Z">
              <w:tcPr>
                <w:tcW w:w="2126" w:type="dxa"/>
              </w:tcPr>
            </w:tcPrChange>
          </w:tcPr>
          <w:p w14:paraId="15D13FF7" w14:textId="332FC4CE" w:rsidR="00BB064F" w:rsidRPr="00EA2CED" w:rsidRDefault="00CC7137" w:rsidP="00F64F57">
            <w:pPr>
              <w:ind w:firstLine="0"/>
              <w:rPr>
                <w:ins w:id="1506" w:author="Chen Heller" w:date="2022-09-15T09:57:00Z"/>
                <w:b/>
                <w:bCs/>
              </w:rPr>
            </w:pPr>
            <w:ins w:id="1507" w:author="Chen Heller" w:date="2022-09-15T10:23:00Z">
              <w:r>
                <w:rPr>
                  <w:rStyle w:val="CommentReference"/>
                </w:rPr>
                <w:commentReference w:id="1427"/>
              </w:r>
            </w:ins>
            <w:ins w:id="1508" w:author="Chen Heller" w:date="2022-09-15T10:01:00Z">
              <w:r w:rsidR="00BB064F">
                <w:rPr>
                  <w:b/>
                  <w:bCs/>
                </w:rPr>
                <w:t>Early responses</w:t>
              </w:r>
            </w:ins>
          </w:p>
        </w:tc>
        <w:tc>
          <w:tcPr>
            <w:tcW w:w="1701" w:type="dxa"/>
            <w:tcPrChange w:id="1509" w:author="Chen Heller" w:date="2022-09-15T10:11:00Z">
              <w:tcPr>
                <w:tcW w:w="1701" w:type="dxa"/>
              </w:tcPr>
            </w:tcPrChange>
          </w:tcPr>
          <w:p w14:paraId="178FB346" w14:textId="48D5CE47" w:rsidR="00BB064F" w:rsidRDefault="00BB064F" w:rsidP="00F64F57">
            <w:pPr>
              <w:ind w:firstLine="0"/>
              <w:rPr>
                <w:ins w:id="1510" w:author="Chen Heller" w:date="2022-09-15T09:57:00Z"/>
              </w:rPr>
            </w:pPr>
            <w:ins w:id="1511" w:author="Chen Heller" w:date="2022-09-15T10:02:00Z">
              <w:r>
                <w:t>36.</w:t>
              </w:r>
            </w:ins>
            <w:ins w:id="1512" w:author="Chen Heller" w:date="2022-09-15T10:03:00Z">
              <w:r>
                <w:t xml:space="preserve">77 </w:t>
              </w:r>
            </w:ins>
            <w:ins w:id="1513" w:author="Chen Heller" w:date="2022-09-15T10:04:00Z">
              <w:r>
                <w:t>(</w:t>
              </w:r>
            </w:ins>
            <w:ins w:id="1514" w:author="Chen Heller" w:date="2022-09-15T10:03:00Z">
              <w:r>
                <w:t>40.96</w:t>
              </w:r>
            </w:ins>
            <w:ins w:id="1515" w:author="Chen Heller" w:date="2022-09-15T10:04:00Z">
              <w:r>
                <w:t>)</w:t>
              </w:r>
            </w:ins>
          </w:p>
        </w:tc>
        <w:tc>
          <w:tcPr>
            <w:tcW w:w="1701" w:type="dxa"/>
            <w:tcPrChange w:id="1516" w:author="Chen Heller" w:date="2022-09-15T10:11:00Z">
              <w:tcPr>
                <w:tcW w:w="1701" w:type="dxa"/>
              </w:tcPr>
            </w:tcPrChange>
          </w:tcPr>
          <w:p w14:paraId="7EDD39AA" w14:textId="539C8120" w:rsidR="00BB064F" w:rsidRDefault="00BB064F" w:rsidP="00F64F57">
            <w:pPr>
              <w:ind w:firstLine="0"/>
              <w:rPr>
                <w:ins w:id="1517" w:author="Chen Heller" w:date="2022-09-15T09:57:00Z"/>
              </w:rPr>
            </w:pPr>
            <w:ins w:id="1518" w:author="Chen Heller" w:date="2022-09-15T10:03:00Z">
              <w:r>
                <w:t xml:space="preserve">68 </w:t>
              </w:r>
            </w:ins>
            <w:ins w:id="1519" w:author="Chen Heller" w:date="2022-09-15T10:04:00Z">
              <w:r>
                <w:t>(</w:t>
              </w:r>
            </w:ins>
            <w:ins w:id="1520" w:author="Chen Heller" w:date="2022-09-15T10:03:00Z">
              <w:r>
                <w:t>65.20</w:t>
              </w:r>
            </w:ins>
            <w:ins w:id="1521" w:author="Chen Heller" w:date="2022-09-15T10:04:00Z">
              <w:r>
                <w:t>)</w:t>
              </w:r>
            </w:ins>
          </w:p>
        </w:tc>
        <w:tc>
          <w:tcPr>
            <w:tcW w:w="709" w:type="dxa"/>
            <w:tcPrChange w:id="1522" w:author="Chen Heller" w:date="2022-09-15T10:11:00Z">
              <w:tcPr>
                <w:tcW w:w="709" w:type="dxa"/>
              </w:tcPr>
            </w:tcPrChange>
          </w:tcPr>
          <w:p w14:paraId="07FA1DEB" w14:textId="74201FB2" w:rsidR="00BB064F" w:rsidRDefault="00BB064F" w:rsidP="00F64F57">
            <w:pPr>
              <w:ind w:firstLine="0"/>
              <w:rPr>
                <w:ins w:id="1523" w:author="Chen Heller" w:date="2022-09-15T09:57:00Z"/>
              </w:rPr>
            </w:pPr>
            <w:ins w:id="1524" w:author="Chen Heller" w:date="2022-09-15T10:03:00Z">
              <w:r>
                <w:t>1.17</w:t>
              </w:r>
            </w:ins>
          </w:p>
        </w:tc>
        <w:tc>
          <w:tcPr>
            <w:tcW w:w="992" w:type="dxa"/>
            <w:tcPrChange w:id="1525" w:author="Chen Heller" w:date="2022-09-15T10:11:00Z">
              <w:tcPr>
                <w:tcW w:w="992" w:type="dxa"/>
              </w:tcPr>
            </w:tcPrChange>
          </w:tcPr>
          <w:p w14:paraId="215A7280" w14:textId="1057567B" w:rsidR="00BB064F" w:rsidRDefault="00BB064F" w:rsidP="00F64F57">
            <w:pPr>
              <w:ind w:firstLine="0"/>
              <w:rPr>
                <w:ins w:id="1526" w:author="Chen Heller" w:date="2022-09-15T09:57:00Z"/>
              </w:rPr>
            </w:pPr>
            <w:ins w:id="1527" w:author="Chen Heller" w:date="2022-09-15T10:03:00Z">
              <w:r>
                <w:t>0.259</w:t>
              </w:r>
            </w:ins>
          </w:p>
        </w:tc>
        <w:tc>
          <w:tcPr>
            <w:tcW w:w="1702" w:type="dxa"/>
            <w:tcPrChange w:id="1528" w:author="Chen Heller" w:date="2022-09-15T10:11:00Z">
              <w:tcPr>
                <w:tcW w:w="1701" w:type="dxa"/>
              </w:tcPr>
            </w:tcPrChange>
          </w:tcPr>
          <w:p w14:paraId="25E75FD5" w14:textId="42A9643C" w:rsidR="00BB064F" w:rsidRDefault="00BB064F" w:rsidP="00F64F57">
            <w:pPr>
              <w:ind w:firstLine="0"/>
              <w:rPr>
                <w:ins w:id="1529" w:author="Chen Heller" w:date="2022-09-15T09:57:00Z"/>
              </w:rPr>
            </w:pPr>
            <w:ins w:id="1530" w:author="Chen Heller" w:date="2022-09-15T10:03:00Z">
              <w:r>
                <w:t>-25.77, 88.22</w:t>
              </w:r>
            </w:ins>
          </w:p>
        </w:tc>
      </w:tr>
      <w:tr w:rsidR="00BB064F" w14:paraId="40FC298F" w14:textId="77777777" w:rsidTr="00B322A4">
        <w:trPr>
          <w:trHeight w:val="490"/>
          <w:ins w:id="1531" w:author="Chen Heller" w:date="2022-09-15T09:57:00Z"/>
          <w:trPrChange w:id="1532" w:author="Chen Heller" w:date="2022-09-15T10:11:00Z">
            <w:trPr>
              <w:gridAfter w:val="0"/>
              <w:wAfter w:w="993" w:type="dxa"/>
              <w:trHeight w:val="490"/>
            </w:trPr>
          </w:trPrChange>
        </w:trPr>
        <w:tc>
          <w:tcPr>
            <w:tcW w:w="2126" w:type="dxa"/>
            <w:tcPrChange w:id="1533" w:author="Chen Heller" w:date="2022-09-15T10:11:00Z">
              <w:tcPr>
                <w:tcW w:w="2126" w:type="dxa"/>
              </w:tcPr>
            </w:tcPrChange>
          </w:tcPr>
          <w:p w14:paraId="6A79DC95" w14:textId="5CC149BF" w:rsidR="00BB064F" w:rsidRPr="00EA2CED" w:rsidRDefault="00BB064F" w:rsidP="00F64F57">
            <w:pPr>
              <w:ind w:firstLine="0"/>
              <w:rPr>
                <w:ins w:id="1534" w:author="Chen Heller" w:date="2022-09-15T09:57:00Z"/>
                <w:b/>
                <w:bCs/>
              </w:rPr>
            </w:pPr>
            <w:ins w:id="1535" w:author="Chen Heller" w:date="2022-09-15T10:01:00Z">
              <w:r>
                <w:rPr>
                  <w:b/>
                  <w:bCs/>
                </w:rPr>
                <w:lastRenderedPageBreak/>
                <w:t>Late responses</w:t>
              </w:r>
            </w:ins>
          </w:p>
        </w:tc>
        <w:tc>
          <w:tcPr>
            <w:tcW w:w="1701" w:type="dxa"/>
            <w:tcPrChange w:id="1536" w:author="Chen Heller" w:date="2022-09-15T10:11:00Z">
              <w:tcPr>
                <w:tcW w:w="1701" w:type="dxa"/>
              </w:tcPr>
            </w:tcPrChange>
          </w:tcPr>
          <w:p w14:paraId="601025A8" w14:textId="758B0BD6" w:rsidR="00BB064F" w:rsidRDefault="00BB064F" w:rsidP="00F64F57">
            <w:pPr>
              <w:ind w:firstLine="0"/>
              <w:rPr>
                <w:ins w:id="1537" w:author="Chen Heller" w:date="2022-09-15T09:57:00Z"/>
              </w:rPr>
            </w:pPr>
            <w:ins w:id="1538" w:author="Chen Heller" w:date="2022-09-15T10:03:00Z">
              <w:r>
                <w:t xml:space="preserve">58.88 </w:t>
              </w:r>
            </w:ins>
            <w:ins w:id="1539" w:author="Chen Heller" w:date="2022-09-15T10:04:00Z">
              <w:r>
                <w:t>(</w:t>
              </w:r>
            </w:ins>
            <w:ins w:id="1540" w:author="Chen Heller" w:date="2022-09-15T10:03:00Z">
              <w:r>
                <w:t>21.60</w:t>
              </w:r>
            </w:ins>
            <w:ins w:id="1541" w:author="Chen Heller" w:date="2022-09-15T10:04:00Z">
              <w:r>
                <w:t>)</w:t>
              </w:r>
            </w:ins>
          </w:p>
        </w:tc>
        <w:tc>
          <w:tcPr>
            <w:tcW w:w="1701" w:type="dxa"/>
            <w:tcPrChange w:id="1542" w:author="Chen Heller" w:date="2022-09-15T10:11:00Z">
              <w:tcPr>
                <w:tcW w:w="1701" w:type="dxa"/>
              </w:tcPr>
            </w:tcPrChange>
          </w:tcPr>
          <w:p w14:paraId="66817C97" w14:textId="0B45565A" w:rsidR="00BB064F" w:rsidRDefault="00BB064F" w:rsidP="00F64F57">
            <w:pPr>
              <w:ind w:firstLine="0"/>
              <w:rPr>
                <w:ins w:id="1543" w:author="Chen Heller" w:date="2022-09-15T09:57:00Z"/>
              </w:rPr>
            </w:pPr>
            <w:ins w:id="1544" w:author="Chen Heller" w:date="2022-09-15T10:03:00Z">
              <w:r>
                <w:t xml:space="preserve">54.57 </w:t>
              </w:r>
            </w:ins>
            <w:ins w:id="1545" w:author="Chen Heller" w:date="2022-09-15T10:04:00Z">
              <w:r>
                <w:t>(</w:t>
              </w:r>
            </w:ins>
            <w:ins w:id="1546" w:author="Chen Heller" w:date="2022-09-15T10:03:00Z">
              <w:r>
                <w:t>28.37</w:t>
              </w:r>
            </w:ins>
            <w:ins w:id="1547" w:author="Chen Heller" w:date="2022-09-15T10:04:00Z">
              <w:r>
                <w:t>)</w:t>
              </w:r>
            </w:ins>
          </w:p>
        </w:tc>
        <w:tc>
          <w:tcPr>
            <w:tcW w:w="709" w:type="dxa"/>
            <w:tcPrChange w:id="1548" w:author="Chen Heller" w:date="2022-09-15T10:11:00Z">
              <w:tcPr>
                <w:tcW w:w="709" w:type="dxa"/>
              </w:tcPr>
            </w:tcPrChange>
          </w:tcPr>
          <w:p w14:paraId="10958F8A" w14:textId="1A400B9D" w:rsidR="00BB064F" w:rsidRDefault="00BB064F" w:rsidP="00F64F57">
            <w:pPr>
              <w:ind w:firstLine="0"/>
              <w:rPr>
                <w:ins w:id="1549" w:author="Chen Heller" w:date="2022-09-15T09:57:00Z"/>
              </w:rPr>
            </w:pPr>
            <w:ins w:id="1550" w:author="Chen Heller" w:date="2022-09-15T10:03:00Z">
              <w:r>
                <w:t>0.34</w:t>
              </w:r>
            </w:ins>
          </w:p>
        </w:tc>
        <w:tc>
          <w:tcPr>
            <w:tcW w:w="992" w:type="dxa"/>
            <w:tcPrChange w:id="1551" w:author="Chen Heller" w:date="2022-09-15T10:11:00Z">
              <w:tcPr>
                <w:tcW w:w="992" w:type="dxa"/>
              </w:tcPr>
            </w:tcPrChange>
          </w:tcPr>
          <w:p w14:paraId="54B05D13" w14:textId="01AC4145" w:rsidR="00BB064F" w:rsidRDefault="00BB064F" w:rsidP="00F64F57">
            <w:pPr>
              <w:ind w:firstLine="0"/>
              <w:rPr>
                <w:ins w:id="1552" w:author="Chen Heller" w:date="2022-09-15T09:57:00Z"/>
              </w:rPr>
            </w:pPr>
            <w:ins w:id="1553" w:author="Chen Heller" w:date="2022-09-15T10:03:00Z">
              <w:r>
                <w:t>0.734</w:t>
              </w:r>
            </w:ins>
          </w:p>
        </w:tc>
        <w:tc>
          <w:tcPr>
            <w:tcW w:w="1702" w:type="dxa"/>
            <w:tcPrChange w:id="1554" w:author="Chen Heller" w:date="2022-09-15T10:11:00Z">
              <w:tcPr>
                <w:tcW w:w="1701" w:type="dxa"/>
              </w:tcPr>
            </w:tcPrChange>
          </w:tcPr>
          <w:p w14:paraId="0CEF87BC" w14:textId="590123B2" w:rsidR="00BB064F" w:rsidRDefault="00BB064F" w:rsidP="00F64F57">
            <w:pPr>
              <w:ind w:firstLine="0"/>
              <w:rPr>
                <w:ins w:id="1555" w:author="Chen Heller" w:date="2022-09-15T09:57:00Z"/>
              </w:rPr>
            </w:pPr>
            <w:ins w:id="1556" w:author="Chen Heller" w:date="2022-09-15T10:03:00Z">
              <w:r>
                <w:t>-31.05</w:t>
              </w:r>
            </w:ins>
            <w:ins w:id="1557" w:author="Chen Heller" w:date="2022-09-15T10:05:00Z">
              <w:r>
                <w:t>,</w:t>
              </w:r>
            </w:ins>
            <w:ins w:id="1558" w:author="Chen Heller" w:date="2022-09-15T10:03:00Z">
              <w:r>
                <w:t xml:space="preserve"> 22.41</w:t>
              </w:r>
            </w:ins>
          </w:p>
        </w:tc>
      </w:tr>
      <w:tr w:rsidR="00BB064F" w14:paraId="7521C292" w14:textId="77777777" w:rsidTr="00B322A4">
        <w:trPr>
          <w:trHeight w:val="490"/>
          <w:ins w:id="1559" w:author="Chen Heller" w:date="2022-09-15T09:57:00Z"/>
          <w:trPrChange w:id="1560" w:author="Chen Heller" w:date="2022-09-15T10:11:00Z">
            <w:trPr>
              <w:gridAfter w:val="0"/>
              <w:wAfter w:w="993" w:type="dxa"/>
              <w:trHeight w:val="490"/>
            </w:trPr>
          </w:trPrChange>
        </w:trPr>
        <w:tc>
          <w:tcPr>
            <w:tcW w:w="2126" w:type="dxa"/>
            <w:tcPrChange w:id="1561" w:author="Chen Heller" w:date="2022-09-15T10:11:00Z">
              <w:tcPr>
                <w:tcW w:w="2126" w:type="dxa"/>
              </w:tcPr>
            </w:tcPrChange>
          </w:tcPr>
          <w:p w14:paraId="55E861DA" w14:textId="5BBD99A0" w:rsidR="00BB064F" w:rsidRPr="00EA2CED" w:rsidRDefault="00BB064F" w:rsidP="00F64F57">
            <w:pPr>
              <w:ind w:firstLine="0"/>
              <w:rPr>
                <w:ins w:id="1562" w:author="Chen Heller" w:date="2022-09-15T09:57:00Z"/>
                <w:b/>
                <w:bCs/>
              </w:rPr>
            </w:pPr>
            <w:ins w:id="1563" w:author="Chen Heller" w:date="2022-09-15T10:01:00Z">
              <w:r>
                <w:rPr>
                  <w:b/>
                  <w:bCs/>
                </w:rPr>
                <w:t>Slow</w:t>
              </w:r>
            </w:ins>
            <w:ins w:id="1564" w:author="Chen Heller" w:date="2022-09-15T10:02:00Z">
              <w:r>
                <w:rPr>
                  <w:b/>
                  <w:bCs/>
                </w:rPr>
                <w:t xml:space="preserve"> movements</w:t>
              </w:r>
            </w:ins>
          </w:p>
        </w:tc>
        <w:tc>
          <w:tcPr>
            <w:tcW w:w="1701" w:type="dxa"/>
            <w:tcPrChange w:id="1565" w:author="Chen Heller" w:date="2022-09-15T10:11:00Z">
              <w:tcPr>
                <w:tcW w:w="1701" w:type="dxa"/>
              </w:tcPr>
            </w:tcPrChange>
          </w:tcPr>
          <w:p w14:paraId="4EFEDCEF" w14:textId="69C8218C" w:rsidR="00BB064F" w:rsidRDefault="00BB064F" w:rsidP="00F64F57">
            <w:pPr>
              <w:ind w:firstLine="0"/>
              <w:rPr>
                <w:ins w:id="1566" w:author="Chen Heller" w:date="2022-09-15T09:57:00Z"/>
              </w:rPr>
            </w:pPr>
            <w:ins w:id="1567" w:author="Chen Heller" w:date="2022-09-15T10:03:00Z">
              <w:r>
                <w:t xml:space="preserve">9.66 </w:t>
              </w:r>
            </w:ins>
            <w:ins w:id="1568" w:author="Chen Heller" w:date="2022-09-15T10:04:00Z">
              <w:r>
                <w:t>(</w:t>
              </w:r>
            </w:ins>
            <w:ins w:id="1569" w:author="Chen Heller" w:date="2022-09-15T10:03:00Z">
              <w:r>
                <w:t>1</w:t>
              </w:r>
            </w:ins>
            <w:ins w:id="1570" w:author="Chen Heller" w:date="2022-09-15T10:04:00Z">
              <w:r>
                <w:t>8.06)</w:t>
              </w:r>
            </w:ins>
          </w:p>
        </w:tc>
        <w:tc>
          <w:tcPr>
            <w:tcW w:w="1701" w:type="dxa"/>
            <w:tcPrChange w:id="1571" w:author="Chen Heller" w:date="2022-09-15T10:11:00Z">
              <w:tcPr>
                <w:tcW w:w="1701" w:type="dxa"/>
              </w:tcPr>
            </w:tcPrChange>
          </w:tcPr>
          <w:p w14:paraId="226E9684" w14:textId="5B32CFF3" w:rsidR="00BB064F" w:rsidRDefault="00BB064F" w:rsidP="00F64F57">
            <w:pPr>
              <w:ind w:firstLine="0"/>
              <w:rPr>
                <w:ins w:id="1572" w:author="Chen Heller" w:date="2022-09-15T09:57:00Z"/>
              </w:rPr>
            </w:pPr>
            <w:ins w:id="1573" w:author="Chen Heller" w:date="2022-09-15T10:04:00Z">
              <w:r>
                <w:t>0.57 (0.78</w:t>
              </w:r>
            </w:ins>
            <w:ins w:id="1574" w:author="Chen Heller" w:date="2022-09-15T10:05:00Z">
              <w:r>
                <w:t>)</w:t>
              </w:r>
            </w:ins>
          </w:p>
        </w:tc>
        <w:tc>
          <w:tcPr>
            <w:tcW w:w="709" w:type="dxa"/>
            <w:tcPrChange w:id="1575" w:author="Chen Heller" w:date="2022-09-15T10:11:00Z">
              <w:tcPr>
                <w:tcW w:w="709" w:type="dxa"/>
              </w:tcPr>
            </w:tcPrChange>
          </w:tcPr>
          <w:p w14:paraId="079109B1" w14:textId="62B1853F" w:rsidR="00BB064F" w:rsidRDefault="00BB064F" w:rsidP="00F64F57">
            <w:pPr>
              <w:ind w:firstLine="0"/>
              <w:rPr>
                <w:ins w:id="1576" w:author="Chen Heller" w:date="2022-09-15T09:57:00Z"/>
              </w:rPr>
            </w:pPr>
            <w:ins w:id="1577" w:author="Chen Heller" w:date="2022-09-15T10:04:00Z">
              <w:r>
                <w:t>1.32</w:t>
              </w:r>
            </w:ins>
          </w:p>
        </w:tc>
        <w:tc>
          <w:tcPr>
            <w:tcW w:w="992" w:type="dxa"/>
            <w:tcPrChange w:id="1578" w:author="Chen Heller" w:date="2022-09-15T10:11:00Z">
              <w:tcPr>
                <w:tcW w:w="992" w:type="dxa"/>
              </w:tcPr>
            </w:tcPrChange>
          </w:tcPr>
          <w:p w14:paraId="622D8691" w14:textId="40D28097" w:rsidR="00BB064F" w:rsidRDefault="00BB064F" w:rsidP="00F64F57">
            <w:pPr>
              <w:ind w:firstLine="0"/>
              <w:rPr>
                <w:ins w:id="1579" w:author="Chen Heller" w:date="2022-09-15T09:57:00Z"/>
              </w:rPr>
            </w:pPr>
            <w:ins w:id="1580" w:author="Chen Heller" w:date="2022-09-15T10:04:00Z">
              <w:r>
                <w:t>0.207</w:t>
              </w:r>
            </w:ins>
          </w:p>
        </w:tc>
        <w:tc>
          <w:tcPr>
            <w:tcW w:w="1702" w:type="dxa"/>
            <w:tcPrChange w:id="1581" w:author="Chen Heller" w:date="2022-09-15T10:11:00Z">
              <w:tcPr>
                <w:tcW w:w="1701" w:type="dxa"/>
              </w:tcPr>
            </w:tcPrChange>
          </w:tcPr>
          <w:p w14:paraId="07905C85" w14:textId="5A1004F0" w:rsidR="00BB064F" w:rsidRDefault="00BB064F" w:rsidP="00F64F57">
            <w:pPr>
              <w:ind w:firstLine="0"/>
              <w:rPr>
                <w:ins w:id="1582" w:author="Chen Heller" w:date="2022-09-15T09:57:00Z"/>
              </w:rPr>
            </w:pPr>
            <w:ins w:id="1583" w:author="Chen Heller" w:date="2022-09-15T10:04:00Z">
              <w:r>
                <w:t>-23.86</w:t>
              </w:r>
            </w:ins>
            <w:ins w:id="1584" w:author="Chen Heller" w:date="2022-09-15T10:05:00Z">
              <w:r>
                <w:t>,</w:t>
              </w:r>
            </w:ins>
            <w:ins w:id="1585" w:author="Chen Heller" w:date="2022-09-15T10:04:00Z">
              <w:r>
                <w:t xml:space="preserve"> 5.67</w:t>
              </w:r>
            </w:ins>
          </w:p>
        </w:tc>
      </w:tr>
      <w:tr w:rsidR="00BB064F" w14:paraId="4B47A272" w14:textId="77777777" w:rsidTr="00B322A4">
        <w:trPr>
          <w:trHeight w:val="490"/>
          <w:ins w:id="1586" w:author="Chen Heller" w:date="2022-09-15T09:57:00Z"/>
          <w:trPrChange w:id="1587" w:author="Chen Heller" w:date="2022-09-15T10:11:00Z">
            <w:trPr>
              <w:gridAfter w:val="0"/>
              <w:wAfter w:w="993" w:type="dxa"/>
              <w:trHeight w:val="490"/>
            </w:trPr>
          </w:trPrChange>
        </w:trPr>
        <w:tc>
          <w:tcPr>
            <w:tcW w:w="2126" w:type="dxa"/>
            <w:tcBorders>
              <w:bottom w:val="single" w:sz="12" w:space="0" w:color="auto"/>
            </w:tcBorders>
            <w:tcPrChange w:id="1588"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589" w:author="Chen Heller" w:date="2022-09-15T09:57:00Z"/>
                <w:b/>
                <w:bCs/>
              </w:rPr>
            </w:pPr>
            <w:ins w:id="1590" w:author="Chen Heller" w:date="2022-09-15T10:02:00Z">
              <w:r>
                <w:rPr>
                  <w:b/>
                  <w:bCs/>
                </w:rPr>
                <w:t>Incorrect answers</w:t>
              </w:r>
            </w:ins>
          </w:p>
        </w:tc>
        <w:tc>
          <w:tcPr>
            <w:tcW w:w="1701" w:type="dxa"/>
            <w:tcBorders>
              <w:bottom w:val="single" w:sz="12" w:space="0" w:color="auto"/>
            </w:tcBorders>
            <w:tcPrChange w:id="1591"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592" w:author="Chen Heller" w:date="2022-09-15T09:57:00Z"/>
              </w:rPr>
            </w:pPr>
            <w:ins w:id="1593" w:author="Chen Heller" w:date="2022-09-15T10:04:00Z">
              <w:r>
                <w:t>72.11 (21.22)</w:t>
              </w:r>
            </w:ins>
          </w:p>
        </w:tc>
        <w:tc>
          <w:tcPr>
            <w:tcW w:w="1701" w:type="dxa"/>
            <w:tcBorders>
              <w:bottom w:val="single" w:sz="12" w:space="0" w:color="auto"/>
            </w:tcBorders>
            <w:tcPrChange w:id="1594"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595" w:author="Chen Heller" w:date="2022-09-15T09:57:00Z"/>
              </w:rPr>
            </w:pPr>
            <w:ins w:id="1596" w:author="Chen Heller" w:date="2022-09-15T10:04:00Z">
              <w:r>
                <w:t>49 (29.68</w:t>
              </w:r>
            </w:ins>
            <w:ins w:id="1597" w:author="Chen Heller" w:date="2022-09-15T10:05:00Z">
              <w:r>
                <w:t>)</w:t>
              </w:r>
            </w:ins>
          </w:p>
        </w:tc>
        <w:tc>
          <w:tcPr>
            <w:tcW w:w="709" w:type="dxa"/>
            <w:tcBorders>
              <w:bottom w:val="single" w:sz="12" w:space="0" w:color="auto"/>
            </w:tcBorders>
            <w:tcPrChange w:id="1598"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599" w:author="Chen Heller" w:date="2022-09-15T09:57:00Z"/>
              </w:rPr>
            </w:pPr>
            <w:ins w:id="1600" w:author="Chen Heller" w:date="2022-09-15T10:04:00Z">
              <w:r>
                <w:t>1.82</w:t>
              </w:r>
            </w:ins>
          </w:p>
        </w:tc>
        <w:tc>
          <w:tcPr>
            <w:tcW w:w="992" w:type="dxa"/>
            <w:tcBorders>
              <w:bottom w:val="single" w:sz="12" w:space="0" w:color="auto"/>
            </w:tcBorders>
            <w:tcPrChange w:id="1601"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02" w:author="Chen Heller" w:date="2022-09-15T09:57:00Z"/>
              </w:rPr>
            </w:pPr>
            <w:ins w:id="1603" w:author="Chen Heller" w:date="2022-09-15T10:04:00Z">
              <w:r>
                <w:t>0.090</w:t>
              </w:r>
            </w:ins>
          </w:p>
        </w:tc>
        <w:tc>
          <w:tcPr>
            <w:tcW w:w="1702" w:type="dxa"/>
            <w:tcBorders>
              <w:bottom w:val="single" w:sz="12" w:space="0" w:color="auto"/>
            </w:tcBorders>
            <w:tcPrChange w:id="1604"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05" w:author="Chen Heller" w:date="2022-09-15T09:57:00Z"/>
              </w:rPr>
            </w:pPr>
            <w:ins w:id="1606" w:author="Chen Heller" w:date="2022-09-15T10:04:00Z">
              <w:r>
                <w:t>-50.34</w:t>
              </w:r>
            </w:ins>
            <w:ins w:id="1607" w:author="Chen Heller" w:date="2022-09-15T10:05:00Z">
              <w:r>
                <w:t>,</w:t>
              </w:r>
            </w:ins>
            <w:ins w:id="1608" w:author="Chen Heller" w:date="2022-09-15T10:04:00Z">
              <w:r>
                <w:t xml:space="preserve"> 4.12</w:t>
              </w:r>
            </w:ins>
          </w:p>
        </w:tc>
      </w:tr>
      <w:tr w:rsidR="00114D69" w14:paraId="4065AA03" w14:textId="77777777" w:rsidTr="00BB064F">
        <w:trPr>
          <w:trHeight w:val="490"/>
          <w:ins w:id="1609" w:author="Chen Heller" w:date="2022-09-15T09:57:00Z"/>
          <w:trPrChange w:id="1610" w:author="Chen Heller" w:date="2022-09-15T10:05:00Z">
            <w:trPr>
              <w:trHeight w:val="490"/>
            </w:trPr>
          </w:trPrChange>
        </w:trPr>
        <w:tc>
          <w:tcPr>
            <w:tcW w:w="8931" w:type="dxa"/>
            <w:gridSpan w:val="6"/>
            <w:tcBorders>
              <w:top w:val="single" w:sz="12" w:space="0" w:color="auto"/>
            </w:tcBorders>
            <w:tcPrChange w:id="1611"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12" w:author="Chen Heller" w:date="2022-09-15T09:57: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13" w:author="Chen Heller" w:date="2022-09-15T10:24:00Z">
              <w:r w:rsidR="00E41E7B">
                <w:rPr>
                  <w:sz w:val="22"/>
                  <w:szCs w:val="22"/>
                </w:rPr>
                <w:t>.</w:t>
              </w:r>
            </w:ins>
          </w:p>
          <w:p w14:paraId="162FBCAB" w14:textId="43752274" w:rsidR="00127577" w:rsidRDefault="00127577" w:rsidP="00F64F57">
            <w:pPr>
              <w:spacing w:line="240" w:lineRule="auto"/>
              <w:ind w:firstLine="0"/>
              <w:rPr>
                <w:ins w:id="1614" w:author="Chen Heller" w:date="2022-09-15T09:57:00Z"/>
              </w:rPr>
            </w:pPr>
            <w:ins w:id="1615" w:author="Chen Heller" w:date="2022-09-15T10:08:00Z">
              <w:r>
                <w:t xml:space="preserve">* </w:t>
              </w:r>
              <w:r w:rsidR="000B6BF5">
                <w:t xml:space="preserve">p </w:t>
              </w:r>
              <w:r>
                <w:t>&lt; 0.05</w:t>
              </w:r>
            </w:ins>
            <w:ins w:id="1616"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rsidP="00D31803">
      <w:pPr>
        <w:pStyle w:val="Caption"/>
        <w:keepNext/>
        <w:rPr>
          <w:ins w:id="1617" w:author="Chen Heller" w:date="2022-09-15T10:26:00Z"/>
        </w:rPr>
        <w:pPrChange w:id="1618" w:author="Chen Heller" w:date="2022-09-15T10:26:00Z">
          <w:pPr/>
        </w:pPrChange>
      </w:pPr>
      <w:bookmarkStart w:id="1619" w:name="_Ref114130105"/>
      <w:ins w:id="1620" w:author="Chen Heller" w:date="2022-09-15T10:26:00Z">
        <w:r>
          <w:t xml:space="preserve">Supplementary Table </w:t>
        </w:r>
        <w:r>
          <w:fldChar w:fldCharType="begin"/>
        </w:r>
        <w:r>
          <w:instrText xml:space="preserve"> SEQ Supplementary_Table \* ARABIC </w:instrText>
        </w:r>
      </w:ins>
      <w:r>
        <w:fldChar w:fldCharType="separate"/>
      </w:r>
      <w:ins w:id="1621" w:author="Chen Heller" w:date="2022-09-15T10:26:00Z">
        <w:r>
          <w:rPr>
            <w:noProof/>
          </w:rPr>
          <w:t>2</w:t>
        </w:r>
        <w:r>
          <w:fldChar w:fldCharType="end"/>
        </w:r>
        <w:bookmarkEnd w:id="1619"/>
        <w:r>
          <w:t>.</w:t>
        </w:r>
        <w:r>
          <w:t xml:space="preserve"> </w:t>
        </w:r>
      </w:ins>
      <w:ins w:id="1622"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23" w:author="Chen Heller" w:date="2022-09-15T10:18:00Z"/>
        </w:trPr>
        <w:tc>
          <w:tcPr>
            <w:tcW w:w="2126" w:type="dxa"/>
            <w:tcBorders>
              <w:top w:val="single" w:sz="12" w:space="0" w:color="auto"/>
            </w:tcBorders>
          </w:tcPr>
          <w:p w14:paraId="45F78E79" w14:textId="77777777" w:rsidR="000A428B" w:rsidRDefault="000A428B" w:rsidP="00F64F57">
            <w:pPr>
              <w:ind w:firstLine="0"/>
              <w:rPr>
                <w:ins w:id="1624"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25" w:author="Chen Heller" w:date="2022-09-15T10:18:00Z"/>
                <w:b/>
                <w:bCs/>
              </w:rPr>
            </w:pPr>
            <w:ins w:id="1626"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rsidP="000A428B">
            <w:pPr>
              <w:ind w:firstLine="0"/>
              <w:jc w:val="center"/>
              <w:rPr>
                <w:ins w:id="1627" w:author="Chen Heller" w:date="2022-09-15T10:18:00Z"/>
                <w:b/>
                <w:bCs/>
              </w:rPr>
              <w:pPrChange w:id="1628" w:author="Chen Heller" w:date="2022-09-15T10:19:00Z">
                <w:pPr>
                  <w:ind w:firstLine="0"/>
                </w:pPr>
              </w:pPrChange>
            </w:pPr>
            <w:ins w:id="1629"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30"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31"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32" w:author="Chen Heller" w:date="2022-09-15T10:18:00Z"/>
              </w:rPr>
            </w:pPr>
          </w:p>
        </w:tc>
      </w:tr>
      <w:tr w:rsidR="000A428B" w14:paraId="0898FD5A" w14:textId="77777777" w:rsidTr="00F64F57">
        <w:trPr>
          <w:trHeight w:val="254"/>
          <w:ins w:id="1633"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34"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35" w:author="Chen Heller" w:date="2022-09-15T10:18:00Z"/>
                <w:b/>
                <w:bCs/>
              </w:rPr>
            </w:pPr>
            <w:ins w:id="1636"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37" w:author="Chen Heller" w:date="2022-09-15T10:18:00Z"/>
                <w:b/>
                <w:bCs/>
              </w:rPr>
            </w:pPr>
            <w:ins w:id="1638"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39" w:author="Chen Heller" w:date="2022-09-15T10:18:00Z"/>
                <w:b/>
                <w:bCs/>
              </w:rPr>
            </w:pPr>
            <w:ins w:id="1640" w:author="Chen Heller" w:date="2022-09-15T10:18:00Z">
              <w:r>
                <w:rPr>
                  <w:b/>
                  <w:bCs/>
                </w:rPr>
                <w:t>t(</w:t>
              </w:r>
            </w:ins>
            <w:ins w:id="1641" w:author="Chen Heller" w:date="2022-09-15T10:23:00Z">
              <w:r w:rsidR="00AB69B6">
                <w:rPr>
                  <w:b/>
                  <w:bCs/>
                </w:rPr>
                <w:t>29</w:t>
              </w:r>
            </w:ins>
            <w:ins w:id="1642"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643" w:author="Chen Heller" w:date="2022-09-15T10:18:00Z"/>
                <w:b/>
                <w:bCs/>
              </w:rPr>
            </w:pPr>
            <w:ins w:id="1644"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645" w:author="Chen Heller" w:date="2022-09-15T10:18:00Z"/>
                <w:b/>
                <w:bCs/>
              </w:rPr>
            </w:pPr>
            <w:ins w:id="1646" w:author="Chen Heller" w:date="2022-09-15T10:18:00Z">
              <w:r>
                <w:rPr>
                  <w:b/>
                  <w:bCs/>
                </w:rPr>
                <w:t>CI</w:t>
              </w:r>
            </w:ins>
          </w:p>
        </w:tc>
      </w:tr>
      <w:tr w:rsidR="000A428B" w14:paraId="47E47739" w14:textId="77777777" w:rsidTr="00F64F57">
        <w:trPr>
          <w:trHeight w:val="490"/>
          <w:ins w:id="1647" w:author="Chen Heller" w:date="2022-09-15T10:18:00Z"/>
        </w:trPr>
        <w:tc>
          <w:tcPr>
            <w:tcW w:w="2126" w:type="dxa"/>
          </w:tcPr>
          <w:p w14:paraId="45399106" w14:textId="77777777" w:rsidR="000A428B" w:rsidRPr="00EA2CED" w:rsidRDefault="000A428B" w:rsidP="00F64F57">
            <w:pPr>
              <w:ind w:firstLine="0"/>
              <w:rPr>
                <w:ins w:id="1648" w:author="Chen Heller" w:date="2022-09-15T10:18:00Z"/>
                <w:b/>
                <w:bCs/>
              </w:rPr>
            </w:pPr>
            <w:ins w:id="1649" w:author="Chen Heller" w:date="2022-09-15T10:18:00Z">
              <w:r>
                <w:rPr>
                  <w:b/>
                  <w:bCs/>
                </w:rPr>
                <w:t>Early responses</w:t>
              </w:r>
            </w:ins>
          </w:p>
        </w:tc>
        <w:tc>
          <w:tcPr>
            <w:tcW w:w="1701" w:type="dxa"/>
          </w:tcPr>
          <w:p w14:paraId="4C7D7303" w14:textId="26B59AA4" w:rsidR="000A428B" w:rsidRDefault="0082355E" w:rsidP="00F64F57">
            <w:pPr>
              <w:ind w:firstLine="0"/>
              <w:rPr>
                <w:ins w:id="1650" w:author="Chen Heller" w:date="2022-09-15T10:18:00Z"/>
              </w:rPr>
            </w:pPr>
            <w:ins w:id="1651" w:author="Chen Heller" w:date="2022-09-15T10:21:00Z">
              <w:r>
                <w:t xml:space="preserve">23.26 </w:t>
              </w:r>
            </w:ins>
            <w:ins w:id="1652" w:author="Chen Heller" w:date="2022-09-15T10:23:00Z">
              <w:r w:rsidR="00AB69B6">
                <w:t>(</w:t>
              </w:r>
            </w:ins>
            <w:ins w:id="1653" w:author="Chen Heller" w:date="2022-09-15T10:21:00Z">
              <w:r>
                <w:t>19.79</w:t>
              </w:r>
            </w:ins>
            <w:ins w:id="1654" w:author="Chen Heller" w:date="2022-09-15T10:23:00Z">
              <w:r w:rsidR="00AB69B6">
                <w:t>)</w:t>
              </w:r>
            </w:ins>
          </w:p>
        </w:tc>
        <w:tc>
          <w:tcPr>
            <w:tcW w:w="1701" w:type="dxa"/>
          </w:tcPr>
          <w:p w14:paraId="03B22025" w14:textId="5E0FF787" w:rsidR="000A428B" w:rsidRDefault="0082355E" w:rsidP="00F64F57">
            <w:pPr>
              <w:ind w:firstLine="0"/>
              <w:rPr>
                <w:ins w:id="1655" w:author="Chen Heller" w:date="2022-09-15T10:18:00Z"/>
              </w:rPr>
            </w:pPr>
            <w:ins w:id="1656" w:author="Chen Heller" w:date="2022-09-15T10:21:00Z">
              <w:r>
                <w:t xml:space="preserve">0 </w:t>
              </w:r>
            </w:ins>
            <w:ins w:id="1657" w:author="Chen Heller" w:date="2022-09-15T10:23:00Z">
              <w:r w:rsidR="00AB69B6">
                <w:t>(</w:t>
              </w:r>
            </w:ins>
            <w:ins w:id="1658" w:author="Chen Heller" w:date="2022-09-15T10:21:00Z">
              <w:r>
                <w:t>0</w:t>
              </w:r>
            </w:ins>
            <w:ins w:id="1659" w:author="Chen Heller" w:date="2022-09-15T10:23:00Z">
              <w:r w:rsidR="00AB69B6">
                <w:t>)</w:t>
              </w:r>
            </w:ins>
          </w:p>
        </w:tc>
        <w:tc>
          <w:tcPr>
            <w:tcW w:w="709" w:type="dxa"/>
          </w:tcPr>
          <w:p w14:paraId="6387EE0D" w14:textId="1C4062EB" w:rsidR="000A428B" w:rsidRDefault="0082355E" w:rsidP="00F64F57">
            <w:pPr>
              <w:ind w:firstLine="0"/>
              <w:rPr>
                <w:ins w:id="1660" w:author="Chen Heller" w:date="2022-09-15T10:18:00Z"/>
              </w:rPr>
            </w:pPr>
            <w:ins w:id="1661" w:author="Chen Heller" w:date="2022-09-15T10:21:00Z">
              <w:r>
                <w:t>6.43</w:t>
              </w:r>
            </w:ins>
          </w:p>
        </w:tc>
        <w:tc>
          <w:tcPr>
            <w:tcW w:w="992" w:type="dxa"/>
          </w:tcPr>
          <w:p w14:paraId="70C454EB" w14:textId="422890E8" w:rsidR="000A428B" w:rsidRDefault="0082355E" w:rsidP="00F64F57">
            <w:pPr>
              <w:ind w:firstLine="0"/>
              <w:rPr>
                <w:ins w:id="1662" w:author="Chen Heller" w:date="2022-09-15T10:18:00Z"/>
              </w:rPr>
            </w:pPr>
            <w:ins w:id="1663" w:author="Chen Heller" w:date="2022-09-15T10:21:00Z">
              <w:r>
                <w:t>&lt;0.001</w:t>
              </w:r>
            </w:ins>
          </w:p>
        </w:tc>
        <w:tc>
          <w:tcPr>
            <w:tcW w:w="1702" w:type="dxa"/>
          </w:tcPr>
          <w:p w14:paraId="36FAA04D" w14:textId="7AC2C469" w:rsidR="000A428B" w:rsidRDefault="00280401" w:rsidP="00F64F57">
            <w:pPr>
              <w:ind w:firstLine="0"/>
              <w:rPr>
                <w:ins w:id="1664" w:author="Chen Heller" w:date="2022-09-15T10:18:00Z"/>
              </w:rPr>
            </w:pPr>
            <w:ins w:id="1665" w:author="Chen Heller" w:date="2022-09-15T10:21:00Z">
              <w:r>
                <w:t>15.87</w:t>
              </w:r>
            </w:ins>
            <w:ins w:id="1666" w:author="Chen Heller" w:date="2022-09-15T10:23:00Z">
              <w:r w:rsidR="00AB69B6">
                <w:t>,</w:t>
              </w:r>
            </w:ins>
            <w:ins w:id="1667" w:author="Chen Heller" w:date="2022-09-15T10:21:00Z">
              <w:r>
                <w:t xml:space="preserve"> 30.65</w:t>
              </w:r>
            </w:ins>
          </w:p>
        </w:tc>
      </w:tr>
      <w:tr w:rsidR="000A428B" w14:paraId="28591C48" w14:textId="77777777" w:rsidTr="00F64F57">
        <w:trPr>
          <w:trHeight w:val="490"/>
          <w:ins w:id="1668" w:author="Chen Heller" w:date="2022-09-15T10:18:00Z"/>
        </w:trPr>
        <w:tc>
          <w:tcPr>
            <w:tcW w:w="2126" w:type="dxa"/>
          </w:tcPr>
          <w:p w14:paraId="22BEA9F7" w14:textId="77777777" w:rsidR="000A428B" w:rsidRPr="00EA2CED" w:rsidRDefault="000A428B" w:rsidP="00F64F57">
            <w:pPr>
              <w:ind w:firstLine="0"/>
              <w:rPr>
                <w:ins w:id="1669" w:author="Chen Heller" w:date="2022-09-15T10:18:00Z"/>
                <w:b/>
                <w:bCs/>
              </w:rPr>
            </w:pPr>
            <w:ins w:id="1670" w:author="Chen Heller" w:date="2022-09-15T10:18:00Z">
              <w:r>
                <w:rPr>
                  <w:b/>
                  <w:bCs/>
                </w:rPr>
                <w:t>Late responses</w:t>
              </w:r>
            </w:ins>
          </w:p>
        </w:tc>
        <w:tc>
          <w:tcPr>
            <w:tcW w:w="1701" w:type="dxa"/>
          </w:tcPr>
          <w:p w14:paraId="078B1D8F" w14:textId="591BF737" w:rsidR="000A428B" w:rsidRDefault="0082355E" w:rsidP="00F64F57">
            <w:pPr>
              <w:ind w:firstLine="0"/>
              <w:rPr>
                <w:ins w:id="1671" w:author="Chen Heller" w:date="2022-09-15T10:18:00Z"/>
              </w:rPr>
            </w:pPr>
            <w:ins w:id="1672" w:author="Chen Heller" w:date="2022-09-15T10:20:00Z">
              <w:r>
                <w:t xml:space="preserve">32.06 </w:t>
              </w:r>
            </w:ins>
            <w:ins w:id="1673" w:author="Chen Heller" w:date="2022-09-15T10:23:00Z">
              <w:r w:rsidR="00AB69B6">
                <w:t>(</w:t>
              </w:r>
            </w:ins>
            <w:ins w:id="1674" w:author="Chen Heller" w:date="2022-09-15T10:20:00Z">
              <w:r>
                <w:t>19.24</w:t>
              </w:r>
            </w:ins>
            <w:ins w:id="1675" w:author="Chen Heller" w:date="2022-09-15T10:23:00Z">
              <w:r w:rsidR="00AB69B6">
                <w:t>)</w:t>
              </w:r>
            </w:ins>
          </w:p>
        </w:tc>
        <w:tc>
          <w:tcPr>
            <w:tcW w:w="1701" w:type="dxa"/>
          </w:tcPr>
          <w:p w14:paraId="7EF9AC98" w14:textId="39B4D1A7" w:rsidR="000A428B" w:rsidRDefault="0082355E" w:rsidP="00F64F57">
            <w:pPr>
              <w:ind w:firstLine="0"/>
              <w:rPr>
                <w:ins w:id="1676" w:author="Chen Heller" w:date="2022-09-15T10:18:00Z"/>
              </w:rPr>
            </w:pPr>
            <w:ins w:id="1677" w:author="Chen Heller" w:date="2022-09-15T10:20:00Z">
              <w:r>
                <w:t xml:space="preserve">14.06 </w:t>
              </w:r>
            </w:ins>
            <w:ins w:id="1678" w:author="Chen Heller" w:date="2022-09-15T10:23:00Z">
              <w:r w:rsidR="00AB69B6">
                <w:t>(</w:t>
              </w:r>
            </w:ins>
            <w:ins w:id="1679" w:author="Chen Heller" w:date="2022-09-15T10:20:00Z">
              <w:r>
                <w:t>10.33</w:t>
              </w:r>
            </w:ins>
            <w:ins w:id="1680" w:author="Chen Heller" w:date="2022-09-15T10:23:00Z">
              <w:r w:rsidR="00AB69B6">
                <w:t>)</w:t>
              </w:r>
            </w:ins>
          </w:p>
        </w:tc>
        <w:tc>
          <w:tcPr>
            <w:tcW w:w="709" w:type="dxa"/>
          </w:tcPr>
          <w:p w14:paraId="4B5F4585" w14:textId="7309352D" w:rsidR="000A428B" w:rsidRDefault="0082355E" w:rsidP="00F64F57">
            <w:pPr>
              <w:ind w:firstLine="0"/>
              <w:rPr>
                <w:ins w:id="1681" w:author="Chen Heller" w:date="2022-09-15T10:18:00Z"/>
              </w:rPr>
            </w:pPr>
            <w:ins w:id="1682" w:author="Chen Heller" w:date="2022-09-15T10:20:00Z">
              <w:r>
                <w:t>4.71</w:t>
              </w:r>
            </w:ins>
          </w:p>
        </w:tc>
        <w:tc>
          <w:tcPr>
            <w:tcW w:w="992" w:type="dxa"/>
          </w:tcPr>
          <w:p w14:paraId="20FAD45D" w14:textId="65A91456" w:rsidR="000A428B" w:rsidRDefault="0082355E" w:rsidP="00F64F57">
            <w:pPr>
              <w:ind w:firstLine="0"/>
              <w:rPr>
                <w:ins w:id="1683" w:author="Chen Heller" w:date="2022-09-15T10:18:00Z"/>
              </w:rPr>
            </w:pPr>
            <w:ins w:id="1684" w:author="Chen Heller" w:date="2022-09-15T10:21:00Z">
              <w:r>
                <w:t>&lt;</w:t>
              </w:r>
            </w:ins>
            <w:ins w:id="1685" w:author="Chen Heller" w:date="2022-09-15T10:20:00Z">
              <w:r>
                <w:t>0.00</w:t>
              </w:r>
            </w:ins>
            <w:ins w:id="1686" w:author="Chen Heller" w:date="2022-09-15T10:21:00Z">
              <w:r>
                <w:t>1</w:t>
              </w:r>
            </w:ins>
          </w:p>
        </w:tc>
        <w:tc>
          <w:tcPr>
            <w:tcW w:w="1702" w:type="dxa"/>
          </w:tcPr>
          <w:p w14:paraId="51B1AD7B" w14:textId="1EF14AC3" w:rsidR="000A428B" w:rsidRDefault="0082355E" w:rsidP="00F64F57">
            <w:pPr>
              <w:ind w:firstLine="0"/>
              <w:rPr>
                <w:ins w:id="1687" w:author="Chen Heller" w:date="2022-09-15T10:18:00Z"/>
              </w:rPr>
            </w:pPr>
            <w:ins w:id="1688" w:author="Chen Heller" w:date="2022-09-15T10:21:00Z">
              <w:r>
                <w:t>10.19</w:t>
              </w:r>
            </w:ins>
            <w:ins w:id="1689" w:author="Chen Heller" w:date="2022-09-15T10:23:00Z">
              <w:r w:rsidR="00AB69B6">
                <w:t>,</w:t>
              </w:r>
            </w:ins>
            <w:ins w:id="1690" w:author="Chen Heller" w:date="2022-09-15T10:21:00Z">
              <w:r>
                <w:t xml:space="preserve"> 25.80</w:t>
              </w:r>
            </w:ins>
          </w:p>
        </w:tc>
      </w:tr>
      <w:tr w:rsidR="000A428B" w14:paraId="383BD2A4" w14:textId="77777777" w:rsidTr="00F64F57">
        <w:trPr>
          <w:trHeight w:val="490"/>
          <w:ins w:id="1691"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692" w:author="Chen Heller" w:date="2022-09-15T10:18:00Z"/>
                <w:b/>
                <w:bCs/>
              </w:rPr>
            </w:pPr>
            <w:ins w:id="1693"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694" w:author="Chen Heller" w:date="2022-09-15T10:18:00Z"/>
              </w:rPr>
            </w:pPr>
            <w:ins w:id="1695" w:author="Chen Heller" w:date="2022-09-15T10:21:00Z">
              <w:r>
                <w:t>21.9</w:t>
              </w:r>
            </w:ins>
            <w:ins w:id="1696" w:author="Chen Heller" w:date="2022-09-15T10:22:00Z">
              <w:r>
                <w:t xml:space="preserve">0 </w:t>
              </w:r>
            </w:ins>
            <w:ins w:id="1697" w:author="Chen Heller" w:date="2022-09-15T10:23:00Z">
              <w:r w:rsidR="00AB69B6">
                <w:t>(</w:t>
              </w:r>
            </w:ins>
            <w:ins w:id="1698" w:author="Chen Heller" w:date="2022-09-15T10:22:00Z">
              <w:r>
                <w:t>12.33</w:t>
              </w:r>
            </w:ins>
            <w:ins w:id="1699"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00" w:author="Chen Heller" w:date="2022-09-15T10:18:00Z"/>
              </w:rPr>
            </w:pPr>
            <w:ins w:id="1701" w:author="Chen Heller" w:date="2022-09-15T10:22:00Z">
              <w:r>
                <w:t xml:space="preserve">36.13 </w:t>
              </w:r>
            </w:ins>
            <w:ins w:id="1702" w:author="Chen Heller" w:date="2022-09-15T10:23:00Z">
              <w:r w:rsidR="00AB69B6">
                <w:t>(</w:t>
              </w:r>
            </w:ins>
            <w:ins w:id="1703" w:author="Chen Heller" w:date="2022-09-15T10:22:00Z">
              <w:r>
                <w:t>15.29</w:t>
              </w:r>
            </w:ins>
            <w:ins w:id="1704"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05" w:author="Chen Heller" w:date="2022-09-15T10:18:00Z"/>
              </w:rPr>
            </w:pPr>
            <w:ins w:id="1706"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07" w:author="Chen Heller" w:date="2022-09-15T10:18:00Z"/>
              </w:rPr>
            </w:pPr>
            <w:ins w:id="1708"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09" w:author="Chen Heller" w:date="2022-09-15T10:18:00Z"/>
              </w:rPr>
            </w:pPr>
            <w:ins w:id="1710" w:author="Chen Heller" w:date="2022-09-15T10:22:00Z">
              <w:r>
                <w:t>-18.84</w:t>
              </w:r>
            </w:ins>
            <w:ins w:id="1711" w:author="Chen Heller" w:date="2022-09-15T10:23:00Z">
              <w:r w:rsidR="00AB69B6">
                <w:t>,</w:t>
              </w:r>
            </w:ins>
            <w:ins w:id="1712" w:author="Chen Heller" w:date="2022-09-15T10:22:00Z">
              <w:r>
                <w:t xml:space="preserve"> -9.62</w:t>
              </w:r>
            </w:ins>
          </w:p>
        </w:tc>
      </w:tr>
      <w:tr w:rsidR="000A428B" w14:paraId="349178DC" w14:textId="77777777" w:rsidTr="00F64F57">
        <w:trPr>
          <w:trHeight w:val="490"/>
          <w:ins w:id="1713"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14" w:author="Chen Heller" w:date="2022-09-15T10:18:00Z"/>
              </w:rPr>
            </w:pPr>
            <w:ins w:id="1715" w:author="Chen Heller" w:date="2022-09-15T10:18: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16"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17"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18" w:name="_Toc114053556"/>
      <w:del w:id="1719" w:author="Chen Heller" w:date="2022-09-14T12:05:00Z">
        <w:r w:rsidDel="00BB4D09">
          <w:lastRenderedPageBreak/>
          <w:delText>Bibliography</w:delText>
        </w:r>
      </w:del>
      <w:ins w:id="1720" w:author="Chen Heller" w:date="2022-09-14T12:05:00Z">
        <w:r w:rsidR="00BB4D09">
          <w:t>References</w:t>
        </w:r>
      </w:ins>
      <w:bookmarkEnd w:id="1718"/>
    </w:p>
    <w:p w14:paraId="5E9720E7" w14:textId="77777777" w:rsidR="0046480E" w:rsidRDefault="0003265E" w:rsidP="0046480E">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6480E">
        <w:t xml:space="preserve">Abrams, R. L., Klinger, M. R., &amp; Greenwald, A. G. (2002). Subliminal words activate semantic categories (not automated motor responses). </w:t>
      </w:r>
      <w:r w:rsidR="0046480E">
        <w:rPr>
          <w:i/>
          <w:iCs/>
        </w:rPr>
        <w:t>Psychonomic Bulletin &amp; Review</w:t>
      </w:r>
      <w:r w:rsidR="0046480E">
        <w:t xml:space="preserve">, </w:t>
      </w:r>
      <w:r w:rsidR="0046480E">
        <w:rPr>
          <w:i/>
          <w:iCs/>
        </w:rPr>
        <w:t>9</w:t>
      </w:r>
      <w:r w:rsidR="0046480E">
        <w:t>(1), 100–106. https://doi.org/10.3758/BF03196262</w:t>
      </w:r>
    </w:p>
    <w:p w14:paraId="66D61A74" w14:textId="77777777" w:rsidR="0046480E" w:rsidRDefault="0046480E" w:rsidP="0046480E">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3EC1BA7E" w14:textId="77777777" w:rsidR="0046480E" w:rsidRDefault="0046480E" w:rsidP="0046480E">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91C5242" w14:textId="77777777" w:rsidR="0046480E" w:rsidRDefault="0046480E" w:rsidP="0046480E">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E8C89B0" w14:textId="77777777" w:rsidR="0046480E" w:rsidRDefault="0046480E" w:rsidP="0046480E">
      <w:pPr>
        <w:pStyle w:val="Bibliography"/>
      </w:pPr>
      <w:proofErr w:type="spellStart"/>
      <w:r>
        <w:t>Avneon</w:t>
      </w:r>
      <w:proofErr w:type="spellEnd"/>
      <w:r>
        <w:t xml:space="preserve">, M. (2018). Reexamining unconscious response priming_ A liminal-prime paradigm. </w:t>
      </w:r>
      <w:r>
        <w:rPr>
          <w:i/>
          <w:iCs/>
        </w:rPr>
        <w:t>Consciousness and Cognition</w:t>
      </w:r>
      <w:r>
        <w:t>, 17.</w:t>
      </w:r>
    </w:p>
    <w:p w14:paraId="308B0B5E" w14:textId="77777777" w:rsidR="0046480E" w:rsidRDefault="0046480E" w:rsidP="0046480E">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New error rates and testing strategies. </w:t>
      </w:r>
      <w:proofErr w:type="spellStart"/>
      <w:r>
        <w:rPr>
          <w:i/>
          <w:iCs/>
        </w:rPr>
        <w:t>Biometrika</w:t>
      </w:r>
      <w:proofErr w:type="spellEnd"/>
      <w:r>
        <w:t xml:space="preserve">, </w:t>
      </w:r>
      <w:r>
        <w:rPr>
          <w:i/>
          <w:iCs/>
        </w:rPr>
        <w:t>108</w:t>
      </w:r>
      <w:r>
        <w:t>(3), 575–590. https://doi.org/10.1093/biomet/asaa086</w:t>
      </w:r>
    </w:p>
    <w:p w14:paraId="613FD43D" w14:textId="77777777" w:rsidR="0046480E" w:rsidRDefault="0046480E" w:rsidP="0046480E">
      <w:pPr>
        <w:pStyle w:val="Bibliography"/>
      </w:pPr>
      <w:r>
        <w:t xml:space="preserve">Bowers, K. S. (1982). </w:t>
      </w:r>
      <w:r>
        <w:rPr>
          <w:i/>
          <w:iCs/>
        </w:rPr>
        <w:t>On being unconsciously influenced and informed.</w:t>
      </w:r>
      <w:r>
        <w:t xml:space="preserve"> https://philpapers.org/rec/BOWOBU</w:t>
      </w:r>
    </w:p>
    <w:p w14:paraId="68BDFFC0" w14:textId="77777777" w:rsidR="0046480E" w:rsidRDefault="0046480E" w:rsidP="0046480E">
      <w:pPr>
        <w:pStyle w:val="Bibliography"/>
      </w:pPr>
      <w:r>
        <w:t xml:space="preserve">Brainard, D. H. (1997). The Psychophysics Toolbox. </w:t>
      </w:r>
      <w:r>
        <w:rPr>
          <w:i/>
          <w:iCs/>
        </w:rPr>
        <w:t>Spatial Vision</w:t>
      </w:r>
      <w:r>
        <w:t xml:space="preserve">, </w:t>
      </w:r>
      <w:r>
        <w:rPr>
          <w:i/>
          <w:iCs/>
        </w:rPr>
        <w:t>10</w:t>
      </w:r>
      <w:r>
        <w:t>(4), 433–436. https://doi.org/10.1163/156856897X00357</w:t>
      </w:r>
    </w:p>
    <w:p w14:paraId="5C094F8D" w14:textId="77777777" w:rsidR="0046480E" w:rsidRDefault="0046480E" w:rsidP="0046480E">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C3DB627" w14:textId="77777777" w:rsidR="0046480E" w:rsidRDefault="0046480E" w:rsidP="0046480E">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681DF85" w14:textId="77777777" w:rsidR="0046480E" w:rsidRDefault="0046480E" w:rsidP="0046480E">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0F68B3C8" w14:textId="77777777" w:rsidR="0046480E" w:rsidRDefault="0046480E" w:rsidP="0046480E">
      <w:pPr>
        <w:pStyle w:val="Bibliography"/>
      </w:pPr>
      <w:proofErr w:type="spellStart"/>
      <w:r>
        <w:lastRenderedPageBreak/>
        <w:t>Cressman</w:t>
      </w:r>
      <w:proofErr w:type="spellEnd"/>
      <w:r>
        <w:t xml:space="preserve">, E. K., Franks, I. M., Enns, J. T., &amp; Chua, R. (2007). On-line control of pointing is modiﬁed by unseen visual shapes. </w:t>
      </w:r>
      <w:r>
        <w:rPr>
          <w:i/>
          <w:iCs/>
        </w:rPr>
        <w:t>Consciousness and Cognition</w:t>
      </w:r>
      <w:r>
        <w:t>, 11.</w:t>
      </w:r>
    </w:p>
    <w:p w14:paraId="3EC5B78E" w14:textId="77777777" w:rsidR="0046480E" w:rsidRDefault="0046480E" w:rsidP="0046480E">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421F8965" w14:textId="77777777" w:rsidR="0046480E" w:rsidRDefault="0046480E" w:rsidP="0046480E">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4EE6B41E" w14:textId="77777777" w:rsidR="0046480E" w:rsidRDefault="0046480E" w:rsidP="0046480E">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0398C73B" w14:textId="77777777" w:rsidR="0046480E" w:rsidRDefault="0046480E" w:rsidP="0046480E">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171FDE3B" w14:textId="77777777" w:rsidR="0046480E" w:rsidRDefault="0046480E" w:rsidP="0046480E">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3C9D2EF6" w14:textId="77777777" w:rsidR="0046480E" w:rsidRDefault="0046480E" w:rsidP="0046480E">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751F6FAD" w14:textId="77777777" w:rsidR="0046480E" w:rsidRDefault="0046480E" w:rsidP="0046480E">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520C37A8" w14:textId="77777777" w:rsidR="0046480E" w:rsidRDefault="0046480E" w:rsidP="0046480E">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39C012F4" w14:textId="77777777" w:rsidR="0046480E" w:rsidRDefault="0046480E" w:rsidP="0046480E">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8A3FC33" w14:textId="77777777" w:rsidR="0046480E" w:rsidRDefault="0046480E" w:rsidP="0046480E">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660EF708" w14:textId="77777777" w:rsidR="0046480E" w:rsidRDefault="0046480E" w:rsidP="0046480E">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727EB2F" w14:textId="77777777" w:rsidR="0046480E" w:rsidRDefault="0046480E" w:rsidP="0046480E">
      <w:pPr>
        <w:pStyle w:val="Bibliography"/>
      </w:pPr>
      <w:r>
        <w:lastRenderedPageBreak/>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01765EE4" w14:textId="77777777" w:rsidR="0046480E" w:rsidRDefault="0046480E" w:rsidP="0046480E">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5230B20" w14:textId="77777777" w:rsidR="0046480E" w:rsidRDefault="0046480E" w:rsidP="0046480E">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1C6E8A3E" w14:textId="77777777" w:rsidR="0046480E" w:rsidRDefault="0046480E" w:rsidP="0046480E">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57BA33AB" w14:textId="77777777" w:rsidR="0046480E" w:rsidRDefault="0046480E" w:rsidP="0046480E">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1D5CFFBA" w14:textId="77777777" w:rsidR="0046480E" w:rsidRDefault="0046480E" w:rsidP="0046480E">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13CB4137" w14:textId="77777777" w:rsidR="0046480E" w:rsidRDefault="0046480E" w:rsidP="0046480E">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779188C2" w14:textId="77777777" w:rsidR="0046480E" w:rsidRDefault="0046480E" w:rsidP="0046480E">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5387A02" w14:textId="77777777" w:rsidR="0046480E" w:rsidRDefault="0046480E" w:rsidP="0046480E">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02AD5833" w14:textId="77777777" w:rsidR="0046480E" w:rsidRDefault="0046480E" w:rsidP="0046480E">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4F1D5C37" w14:textId="77777777" w:rsidR="0046480E" w:rsidRDefault="0046480E" w:rsidP="0046480E">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346792F5" w14:textId="77777777" w:rsidR="0046480E" w:rsidRDefault="0046480E" w:rsidP="0046480E">
      <w:pPr>
        <w:pStyle w:val="Bibliography"/>
      </w:pPr>
      <w:r>
        <w:lastRenderedPageBreak/>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047D9DD8" w14:textId="77777777" w:rsidR="0046480E" w:rsidRDefault="0046480E" w:rsidP="0046480E">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621D1CF7" w14:textId="77777777" w:rsidR="0046480E" w:rsidRDefault="0046480E" w:rsidP="0046480E">
      <w:pPr>
        <w:pStyle w:val="Bibliography"/>
      </w:pPr>
      <w:proofErr w:type="spellStart"/>
      <w:r>
        <w:t>Hassin</w:t>
      </w:r>
      <w:proofErr w:type="spellEnd"/>
      <w:r>
        <w:t xml:space="preserve">, R. R. (2013). Yes It Can: On the Functional Abilities of the Human Unconscious. </w:t>
      </w:r>
      <w:r>
        <w:rPr>
          <w:i/>
          <w:iCs/>
        </w:rPr>
        <w:t>Perspectives on Psychological Science</w:t>
      </w:r>
      <w:r>
        <w:t xml:space="preserve">, </w:t>
      </w:r>
      <w:r>
        <w:rPr>
          <w:i/>
          <w:iCs/>
        </w:rPr>
        <w:t>8</w:t>
      </w:r>
      <w:r>
        <w:t>(2), 195–207. https://doi.org/10.1177/1745691612460684</w:t>
      </w:r>
    </w:p>
    <w:p w14:paraId="11ED2419" w14:textId="77777777" w:rsidR="0046480E" w:rsidRDefault="0046480E" w:rsidP="0046480E">
      <w:pPr>
        <w:pStyle w:val="Bibliography"/>
      </w:pPr>
      <w:proofErr w:type="spellStart"/>
      <w:r>
        <w:t>Hesselmann</w:t>
      </w:r>
      <w:proofErr w:type="spellEnd"/>
      <w:r>
        <w:t xml:space="preserve">,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18E89EE" w14:textId="77777777" w:rsidR="0046480E" w:rsidRDefault="0046480E" w:rsidP="0046480E">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644E47CD" w14:textId="77777777" w:rsidR="0046480E" w:rsidRDefault="0046480E" w:rsidP="0046480E">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2A25633C" w14:textId="77777777" w:rsidR="0046480E" w:rsidRDefault="0046480E" w:rsidP="0046480E">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75CAD84" w14:textId="77777777" w:rsidR="0046480E" w:rsidRDefault="0046480E" w:rsidP="0046480E">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39798E0D" w14:textId="77777777" w:rsidR="0046480E" w:rsidRDefault="0046480E" w:rsidP="0046480E">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074B4E2F" w14:textId="77777777" w:rsidR="0046480E" w:rsidRDefault="0046480E" w:rsidP="0046480E">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6F032329" w14:textId="77777777" w:rsidR="0046480E" w:rsidRDefault="0046480E" w:rsidP="0046480E">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6668BDAD" w14:textId="77777777" w:rsidR="0046480E" w:rsidRDefault="0046480E" w:rsidP="0046480E">
      <w:pPr>
        <w:pStyle w:val="Bibliography"/>
      </w:pPr>
      <w:r>
        <w:lastRenderedPageBreak/>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B417155" w14:textId="77777777" w:rsidR="0046480E" w:rsidRDefault="0046480E" w:rsidP="0046480E">
      <w:pPr>
        <w:pStyle w:val="Bibliography"/>
      </w:pPr>
      <w:r>
        <w:t xml:space="preserve">Kohl, M. (2019). </w:t>
      </w:r>
      <w:proofErr w:type="spellStart"/>
      <w:r>
        <w:rPr>
          <w:i/>
          <w:iCs/>
        </w:rPr>
        <w:t>MKinfer</w:t>
      </w:r>
      <w:proofErr w:type="spellEnd"/>
      <w:r>
        <w:rPr>
          <w:i/>
          <w:iCs/>
        </w:rPr>
        <w:t>: Inferential Statistics</w:t>
      </w:r>
      <w:r>
        <w:t xml:space="preserve"> (0.7). http://www.stamats.de</w:t>
      </w:r>
    </w:p>
    <w:p w14:paraId="78A5C1C3" w14:textId="77777777" w:rsidR="0046480E" w:rsidRDefault="0046480E" w:rsidP="0046480E">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A0747A9" w14:textId="77777777" w:rsidR="0046480E" w:rsidRDefault="0046480E" w:rsidP="0046480E">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454CE93" w14:textId="77777777" w:rsidR="0046480E" w:rsidRDefault="0046480E" w:rsidP="0046480E">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5485AF5F" w14:textId="77777777" w:rsidR="0046480E" w:rsidRDefault="0046480E" w:rsidP="0046480E">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27A5C4C7" w14:textId="77777777" w:rsidR="0046480E" w:rsidRDefault="0046480E" w:rsidP="0046480E">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1D7AC409" w14:textId="77777777" w:rsidR="0046480E" w:rsidRDefault="0046480E" w:rsidP="0046480E">
      <w:pPr>
        <w:pStyle w:val="Bibliography"/>
      </w:pPr>
      <w:r>
        <w:t xml:space="preserve">Mack, A., &amp; Rock, I. (1998). Inattentional blindness: Perception without attention. In </w:t>
      </w:r>
      <w:r>
        <w:rPr>
          <w:i/>
          <w:iCs/>
        </w:rPr>
        <w:t>Visual attention</w:t>
      </w:r>
      <w:r>
        <w:t xml:space="preserve"> (pp. 55–76). Oxford University Press.</w:t>
      </w:r>
    </w:p>
    <w:p w14:paraId="09BF5A86" w14:textId="77777777" w:rsidR="0046480E" w:rsidRDefault="0046480E" w:rsidP="0046480E">
      <w:pPr>
        <w:pStyle w:val="Bibliography"/>
      </w:pPr>
      <w:r>
        <w:t xml:space="preserve">Macmillan, N. A., &amp; Creelman, C. D. (2004). </w:t>
      </w:r>
      <w:r>
        <w:rPr>
          <w:i/>
          <w:iCs/>
        </w:rPr>
        <w:t>Detection Theory: A User’s Guide</w:t>
      </w:r>
      <w:r>
        <w:t xml:space="preserve"> (2nd ed.). Psychology Press. https://doi.org/10.4324/9781410611147</w:t>
      </w:r>
    </w:p>
    <w:p w14:paraId="0D008493" w14:textId="77777777" w:rsidR="0046480E" w:rsidRDefault="0046480E" w:rsidP="0046480E">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7EAB03A" w14:textId="77777777" w:rsidR="0046480E" w:rsidRDefault="0046480E" w:rsidP="0046480E">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31777D15" w14:textId="77777777" w:rsidR="0046480E" w:rsidRDefault="0046480E" w:rsidP="0046480E">
      <w:pPr>
        <w:pStyle w:val="Bibliography"/>
      </w:pPr>
      <w:r>
        <w:rPr>
          <w:i/>
          <w:iCs/>
        </w:rPr>
        <w:t>MATLAB</w:t>
      </w:r>
      <w:r>
        <w:t xml:space="preserve"> (9.9.0.14677003 (R2020b)). (2020). The MathWorks Inc.</w:t>
      </w:r>
    </w:p>
    <w:p w14:paraId="50066A91" w14:textId="77777777" w:rsidR="0046480E" w:rsidRDefault="0046480E" w:rsidP="0046480E">
      <w:pPr>
        <w:pStyle w:val="Bibliography"/>
      </w:pPr>
      <w:proofErr w:type="spellStart"/>
      <w:r>
        <w:lastRenderedPageBreak/>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213311A6" w14:textId="77777777" w:rsidR="0046480E" w:rsidRDefault="0046480E" w:rsidP="0046480E">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3F38C008" w14:textId="77777777" w:rsidR="0046480E" w:rsidRDefault="0046480E" w:rsidP="0046480E">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7F2BCB9E" w14:textId="77777777" w:rsidR="0046480E" w:rsidRDefault="0046480E" w:rsidP="0046480E">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4E2F6EFF" w14:textId="77777777" w:rsidR="0046480E" w:rsidRDefault="0046480E" w:rsidP="0046480E">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0CC21D8F" w14:textId="77777777" w:rsidR="0046480E" w:rsidRDefault="0046480E" w:rsidP="0046480E">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0DF4A02A" w14:textId="77777777" w:rsidR="0046480E" w:rsidRDefault="0046480E" w:rsidP="0046480E">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7CB11AFC" w14:textId="77777777" w:rsidR="0046480E" w:rsidRDefault="0046480E" w:rsidP="0046480E">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31652A70" w14:textId="77777777" w:rsidR="0046480E" w:rsidRDefault="0046480E" w:rsidP="0046480E">
      <w:pPr>
        <w:pStyle w:val="Bibliography"/>
      </w:pPr>
      <w:r>
        <w:rPr>
          <w:i/>
          <w:iCs/>
        </w:rPr>
        <w:t>Motive</w:t>
      </w:r>
      <w:r>
        <w:t xml:space="preserve"> (2.3.0). (2021). </w:t>
      </w:r>
      <w:proofErr w:type="spellStart"/>
      <w:r>
        <w:t>NaturalPoint</w:t>
      </w:r>
      <w:proofErr w:type="spellEnd"/>
      <w:r>
        <w:t>, Inc. https://optitrack.com/software/motive/</w:t>
      </w:r>
    </w:p>
    <w:p w14:paraId="1119CBF4" w14:textId="77777777" w:rsidR="0046480E" w:rsidRDefault="0046480E" w:rsidP="0046480E">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25B20B23" w14:textId="77777777" w:rsidR="0046480E" w:rsidRDefault="0046480E" w:rsidP="0046480E">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3A61F9BC" w14:textId="77777777" w:rsidR="0046480E" w:rsidRDefault="0046480E" w:rsidP="0046480E">
      <w:pPr>
        <w:pStyle w:val="Bibliography"/>
      </w:pPr>
      <w:proofErr w:type="spellStart"/>
      <w:r>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5BB667BA" w14:textId="77777777" w:rsidR="0046480E" w:rsidRDefault="0046480E" w:rsidP="0046480E">
      <w:pPr>
        <w:pStyle w:val="Bibliography"/>
      </w:pPr>
      <w:proofErr w:type="spellStart"/>
      <w:r>
        <w:lastRenderedPageBreak/>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7FB640E1" w14:textId="77777777" w:rsidR="0046480E" w:rsidRDefault="0046480E" w:rsidP="0046480E">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0DE3F0AD" w14:textId="77777777" w:rsidR="0046480E" w:rsidRDefault="0046480E" w:rsidP="0046480E">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7C94D6EA" w14:textId="77777777" w:rsidR="0046480E" w:rsidRDefault="0046480E" w:rsidP="0046480E">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7505C671" w14:textId="77777777" w:rsidR="0046480E" w:rsidRDefault="0046480E" w:rsidP="0046480E">
      <w:pPr>
        <w:pStyle w:val="Bibliography"/>
      </w:pPr>
      <w:r>
        <w:t xml:space="preserve">Otten, L. J., &amp; Rugg, M. D. (2005). </w:t>
      </w:r>
      <w:r>
        <w:rPr>
          <w:i/>
          <w:iCs/>
        </w:rPr>
        <w:t>Interpreting event-related brain potentials. Event-related potentials: A methods handbook</w:t>
      </w:r>
      <w:r>
        <w:t>. 3–16.</w:t>
      </w:r>
    </w:p>
    <w:p w14:paraId="799ACB91" w14:textId="77777777" w:rsidR="0046480E" w:rsidRDefault="0046480E" w:rsidP="0046480E">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428076E2" w14:textId="77777777" w:rsidR="0046480E" w:rsidRDefault="0046480E" w:rsidP="0046480E">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55D83A8" w14:textId="77777777" w:rsidR="0046480E" w:rsidRDefault="0046480E" w:rsidP="0046480E">
      <w:pPr>
        <w:pStyle w:val="Bibliography"/>
      </w:pPr>
      <w:r>
        <w:t xml:space="preserve">Peters, M. A. K., &amp; Lau, H. (2015). </w:t>
      </w:r>
      <w:r>
        <w:rPr>
          <w:i/>
          <w:iCs/>
        </w:rPr>
        <w:t>Human observers have optimal introspective access to perceptual processes even for visually masked stimuli</w:t>
      </w:r>
      <w:r>
        <w:t>. 30.</w:t>
      </w:r>
    </w:p>
    <w:p w14:paraId="7F90AFC6" w14:textId="77777777" w:rsidR="0046480E" w:rsidRDefault="0046480E" w:rsidP="0046480E">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6CB446C6" w14:textId="77777777" w:rsidR="0046480E" w:rsidRDefault="0046480E" w:rsidP="0046480E">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5B0BFFE8" w14:textId="77777777" w:rsidR="0046480E" w:rsidRDefault="0046480E" w:rsidP="0046480E">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7665495C" w14:textId="77777777" w:rsidR="0046480E" w:rsidRDefault="0046480E" w:rsidP="0046480E">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26BC45B6" w14:textId="77777777" w:rsidR="0046480E" w:rsidRDefault="0046480E" w:rsidP="0046480E">
      <w:pPr>
        <w:pStyle w:val="Bibliography"/>
      </w:pPr>
      <w:r>
        <w:lastRenderedPageBreak/>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FCB1130" w14:textId="77777777" w:rsidR="0046480E" w:rsidRDefault="0046480E" w:rsidP="0046480E">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4C5F2F82" w14:textId="77777777" w:rsidR="0046480E" w:rsidRDefault="0046480E" w:rsidP="0046480E">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7AAE7C98" w14:textId="77777777" w:rsidR="0046480E" w:rsidRDefault="0046480E" w:rsidP="0046480E">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12EEC26A" w14:textId="77777777" w:rsidR="0046480E" w:rsidRDefault="0046480E" w:rsidP="0046480E">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6CA52543" w14:textId="77777777" w:rsidR="0046480E" w:rsidRDefault="0046480E" w:rsidP="0046480E">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1693637E" w14:textId="77777777" w:rsidR="0046480E" w:rsidRDefault="0046480E" w:rsidP="0046480E">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F5C9ED5" w14:textId="77777777" w:rsidR="0046480E" w:rsidRDefault="0046480E" w:rsidP="0046480E">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F4624DA" w14:textId="77777777" w:rsidR="0046480E" w:rsidRDefault="0046480E" w:rsidP="0046480E">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11008003" w14:textId="77777777" w:rsidR="0046480E" w:rsidRDefault="0046480E" w:rsidP="0046480E">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5B3BAB23" w14:textId="77777777" w:rsidR="0046480E" w:rsidRDefault="0046480E" w:rsidP="0046480E">
      <w:pPr>
        <w:pStyle w:val="Bibliography"/>
      </w:pPr>
      <w:r>
        <w:lastRenderedPageBreak/>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1B213276" w14:textId="77777777" w:rsidR="0046480E" w:rsidRDefault="0046480E" w:rsidP="0046480E">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3999D0D" w14:textId="77777777" w:rsidR="0046480E" w:rsidRDefault="0046480E" w:rsidP="0046480E">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172AE0CE" w14:textId="77777777" w:rsidR="0046480E" w:rsidRDefault="0046480E" w:rsidP="0046480E">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62FEF395" w14:textId="77777777" w:rsidR="0046480E" w:rsidRDefault="0046480E" w:rsidP="0046480E">
      <w:pPr>
        <w:pStyle w:val="Bibliography"/>
      </w:pPr>
      <w:r>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69D39689" w14:textId="77777777" w:rsidR="0046480E" w:rsidRDefault="0046480E" w:rsidP="0046480E">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7542E5D3" w14:textId="77777777" w:rsidR="0046480E" w:rsidRDefault="0046480E" w:rsidP="0046480E">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277CA9D" w14:textId="77777777" w:rsidR="0046480E" w:rsidRDefault="0046480E" w:rsidP="0046480E">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68A49F5B" w14:textId="77777777" w:rsidR="0046480E" w:rsidRDefault="0046480E" w:rsidP="0046480E">
      <w:pPr>
        <w:pStyle w:val="Bibliography"/>
      </w:pPr>
      <w:r>
        <w:t xml:space="preserve">Xiao, K., Yamauchi, T., &amp; Bowman, C. (2015). </w:t>
      </w:r>
      <w:r>
        <w:rPr>
          <w:i/>
          <w:iCs/>
        </w:rPr>
        <w:t>Assessing Masked Semantic Priming: Cursor Trajectory versus Response Time Measures</w:t>
      </w:r>
      <w:r>
        <w:t>. 7.</w:t>
      </w:r>
    </w:p>
    <w:p w14:paraId="0E825A5A" w14:textId="77777777" w:rsidR="0046480E" w:rsidRDefault="0046480E" w:rsidP="0046480E">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39D0DE93" w14:textId="77777777" w:rsidR="0046480E" w:rsidRDefault="0046480E" w:rsidP="0046480E">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3E8FCBB"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5A02635A" w14:textId="43D6C1C1" w:rsidR="00FC3AAB" w:rsidRDefault="00606B11" w:rsidP="00FA5E4D">
      <w:pPr>
        <w:pStyle w:val="ListParagraph"/>
        <w:numPr>
          <w:ilvl w:val="0"/>
          <w:numId w:val="20"/>
        </w:numPr>
        <w:rPr>
          <w:lang w:eastAsia="ja-JP" w:bidi="ar-SA"/>
        </w:rPr>
      </w:pPr>
      <w:r>
        <w:rPr>
          <w:lang w:eastAsia="ja-JP" w:bidi="ar-SA"/>
        </w:rPr>
        <w:t xml:space="preserve">Add list of vars that violated normality and maybe their </w:t>
      </w:r>
      <w:proofErr w:type="spellStart"/>
      <w:r>
        <w:rPr>
          <w:lang w:eastAsia="ja-JP" w:bidi="ar-SA"/>
        </w:rPr>
        <w:t>qq</w:t>
      </w:r>
      <w:proofErr w:type="spellEnd"/>
      <w:r>
        <w:rPr>
          <w:lang w:eastAsia="ja-JP" w:bidi="ar-SA"/>
        </w:rPr>
        <w:t>-plots.</w:t>
      </w:r>
    </w:p>
    <w:p w14:paraId="2F5CC37E" w14:textId="748F533D" w:rsidR="00C50650" w:rsidRDefault="00C50650" w:rsidP="00C50650">
      <w:pPr>
        <w:pStyle w:val="ListParagraph"/>
        <w:numPr>
          <w:ilvl w:val="0"/>
          <w:numId w:val="20"/>
        </w:numPr>
        <w:rPr>
          <w:lang w:eastAsia="ja-JP" w:bidi="ar-SA"/>
        </w:rPr>
      </w:pPr>
      <w:r>
        <w:rPr>
          <w:lang w:eastAsia="ja-JP" w:bidi="ar-SA"/>
        </w:rPr>
        <w:t>Make sure all references appear in 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6" w:author="Chen Heller" w:date="2022-06-29T17:56:00Z" w:initials="CH">
    <w:p w14:paraId="11A9C09E" w14:textId="0F2074E4"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187" w:author="Liad Mudrik" w:date="2022-09-12T12:05:00Z" w:initials="LM">
    <w:p w14:paraId="59A7D187" w14:textId="77777777" w:rsidR="00D94A6E" w:rsidRDefault="00D94A6E" w:rsidP="00014629">
      <w:pPr>
        <w:jc w:val="left"/>
      </w:pPr>
      <w:r>
        <w:rPr>
          <w:rStyle w:val="CommentReference"/>
        </w:rPr>
        <w:annotationRef/>
      </w:r>
      <w:r>
        <w:rPr>
          <w:sz w:val="20"/>
          <w:szCs w:val="20"/>
        </w:rPr>
        <w:t>sorry, is this a comment for me?</w:t>
      </w:r>
    </w:p>
  </w:comment>
  <w:comment w:id="724" w:author="Liad Mudrik" w:date="2022-09-12T12:54:00Z" w:initials="LM">
    <w:p w14:paraId="52370B4B" w14:textId="35AA1CB4"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23"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27" w:author="Chen Heller" w:date="2022-08-26T11:12:00Z" w:initials="CH">
    <w:p w14:paraId="48D7BC2B" w14:textId="3C0AA676"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037"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38"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61" w:author="Chen Heller" w:date="2022-09-14T22:53:00Z" w:initials="CH">
    <w:p w14:paraId="20BC130C" w14:textId="77777777" w:rsidR="007B4A83" w:rsidRDefault="007B4A83" w:rsidP="00987CF0">
      <w:pPr>
        <w:pStyle w:val="CommentText"/>
        <w:jc w:val="left"/>
      </w:pPr>
      <w:r>
        <w:rPr>
          <w:rStyle w:val="CommentReference"/>
        </w:rPr>
        <w:annotationRef/>
      </w:r>
      <w:r>
        <w:t>This is the closest I could find</w:t>
      </w:r>
    </w:p>
  </w:comment>
  <w:comment w:id="1374" w:author="Liad Mudrik" w:date="2022-09-12T17:03:00Z" w:initials="LM">
    <w:p w14:paraId="76CF7F26" w14:textId="77777777" w:rsidR="005F1215" w:rsidRDefault="005F1215" w:rsidP="006671B8">
      <w:pPr>
        <w:jc w:val="left"/>
      </w:pPr>
      <w:r>
        <w:rPr>
          <w:rStyle w:val="CommentReference"/>
        </w:rPr>
        <w:annotationRef/>
      </w:r>
      <w:r>
        <w:rPr>
          <w:sz w:val="20"/>
          <w:szCs w:val="20"/>
        </w:rPr>
        <w:t>Dror’s paper?</w:t>
      </w:r>
    </w:p>
  </w:comment>
  <w:comment w:id="1377" w:author="Liad Mudrik" w:date="2022-09-12T17:28:00Z" w:initials="LM">
    <w:p w14:paraId="6DE2CBC9" w14:textId="77777777" w:rsidR="006316CA" w:rsidRDefault="006316CA" w:rsidP="00FE52CA">
      <w:pPr>
        <w:jc w:val="left"/>
      </w:pPr>
      <w:r>
        <w:rPr>
          <w:rStyle w:val="CommentReference"/>
        </w:rPr>
        <w:annotationRef/>
      </w:r>
      <w:r>
        <w:rPr>
          <w:sz w:val="20"/>
          <w:szCs w:val="20"/>
        </w:rPr>
        <w:t>I have a feeling we’ve already been here :-) does any one actually says that? If so, give reference. If so, say “and accordingly might be expected to be more sensitive…”</w:t>
      </w:r>
    </w:p>
  </w:comment>
  <w:comment w:id="1380" w:author="Chen Heller" w:date="2022-09-13T13:43:00Z" w:initials="CH">
    <w:p w14:paraId="5ECD902C" w14:textId="77777777" w:rsidR="006A758F" w:rsidRDefault="006A758F" w:rsidP="002D1706">
      <w:pPr>
        <w:pStyle w:val="CommentText"/>
        <w:jc w:val="left"/>
      </w:pPr>
      <w:r>
        <w:rPr>
          <w:rStyle w:val="CommentReference"/>
        </w:rPr>
        <w:annotationRef/>
      </w:r>
      <w:r>
        <w:t>IS thi swritten properly?</w:t>
      </w:r>
    </w:p>
  </w:comment>
  <w:comment w:id="1381" w:author="Chen Heller" w:date="2022-09-04T13:36:00Z" w:initials="CH">
    <w:p w14:paraId="32662B10" w14:textId="704466F2"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382"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383" w:author="Chen Heller" w:date="2022-09-14T14:55:00Z" w:initials="CH">
    <w:p w14:paraId="7BAFF792" w14:textId="77777777" w:rsidR="001016A8" w:rsidRDefault="001016A8" w:rsidP="00CC7C8B">
      <w:pPr>
        <w:pStyle w:val="CommentText"/>
        <w:jc w:val="left"/>
      </w:pPr>
      <w:r>
        <w:rPr>
          <w:rStyle w:val="CommentReference"/>
        </w:rPr>
        <w:annotationRef/>
      </w:r>
      <w:r>
        <w:t>Best I can do is compare realtive SD in all the studies that included both keyboard and motion tracking.</w:t>
      </w:r>
    </w:p>
  </w:comment>
  <w:comment w:id="1384" w:author="Liad Mudrik" w:date="2022-09-12T17:09:00Z" w:initials="LM">
    <w:p w14:paraId="0DECE497" w14:textId="51BA3080" w:rsidR="00746BAC" w:rsidRDefault="00746BAC" w:rsidP="00FC32EF">
      <w:pPr>
        <w:jc w:val="left"/>
      </w:pPr>
      <w:r>
        <w:rPr>
          <w:rStyle w:val="CommentReference"/>
        </w:rPr>
        <w:annotationRef/>
      </w:r>
      <w:r>
        <w:rPr>
          <w:sz w:val="20"/>
          <w:szCs w:val="20"/>
        </w:rPr>
        <w:t>again, it would be good to back this up</w:t>
      </w:r>
    </w:p>
  </w:comment>
  <w:comment w:id="1385" w:author="Liad Mudrik" w:date="2022-09-12T17:10:00Z" w:initials="LM">
    <w:p w14:paraId="70E9A686" w14:textId="77777777" w:rsidR="00FC6200" w:rsidRDefault="00FC6200" w:rsidP="00B21E16">
      <w:pPr>
        <w:jc w:val="left"/>
      </w:pPr>
      <w:r>
        <w:rPr>
          <w:rStyle w:val="CommentReference"/>
        </w:rPr>
        <w:annotationRef/>
      </w:r>
      <w:r>
        <w:rPr>
          <w:sz w:val="20"/>
          <w:szCs w:val="20"/>
        </w:rPr>
        <w:t>what does this reference index?</w:t>
      </w:r>
    </w:p>
  </w:comment>
  <w:comment w:id="1386"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 w:id="1390" w:author="Chen Heller" w:date="2022-09-14T15:28:00Z" w:initials="CH">
    <w:p w14:paraId="293CF456" w14:textId="77777777" w:rsidR="00C42DC7" w:rsidRDefault="00C42DC7" w:rsidP="00BE3618">
      <w:pPr>
        <w:pStyle w:val="CommentText"/>
        <w:jc w:val="left"/>
      </w:pPr>
      <w:r>
        <w:rPr>
          <w:rStyle w:val="CommentReference"/>
        </w:rPr>
        <w:annotationRef/>
      </w:r>
      <w:r>
        <w:t>Too long</w:t>
      </w:r>
    </w:p>
  </w:comment>
  <w:comment w:id="1427" w:author="Chen Heller" w:date="2022-09-15T10:23:00Z" w:initials="CH">
    <w:p w14:paraId="61D44AED" w14:textId="77777777" w:rsidR="00CC7137" w:rsidRDefault="00CC7137" w:rsidP="005B1D5F">
      <w:pPr>
        <w:pStyle w:val="CommentText"/>
        <w:jc w:val="left"/>
      </w:pPr>
      <w:r>
        <w:rPr>
          <w:rStyle w:val="CommentReference"/>
        </w:rPr>
        <w:annotationRef/>
      </w:r>
      <w:r>
        <w:t>Why is the t value 14? Are these the results that include bad sub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B89988" w15:done="0"/>
  <w15:commentEx w15:paraId="59A7D187" w15:paraIdParent="4EB89988" w15:done="0"/>
  <w15:commentEx w15:paraId="52370B4B" w15:done="0"/>
  <w15:commentEx w15:paraId="094AF53A" w15:done="1"/>
  <w15:commentEx w15:paraId="48D7BC2B" w15:done="0"/>
  <w15:commentEx w15:paraId="2427B8A6" w15:done="0"/>
  <w15:commentEx w15:paraId="067F8DF3" w15:paraIdParent="2427B8A6" w15:done="0"/>
  <w15:commentEx w15:paraId="20BC130C" w15:done="0"/>
  <w15:commentEx w15:paraId="76CF7F26" w15:done="0"/>
  <w15:commentEx w15:paraId="6DE2CBC9" w15:done="0"/>
  <w15:commentEx w15:paraId="5ECD902C" w15:done="0"/>
  <w15:commentEx w15:paraId="57C983B6" w15:done="1"/>
  <w15:commentEx w15:paraId="2FF58999" w15:done="0"/>
  <w15:commentEx w15:paraId="7BAFF792" w15:paraIdParent="2FF58999" w15:done="0"/>
  <w15:commentEx w15:paraId="0DECE497" w15:done="0"/>
  <w15:commentEx w15:paraId="70E9A686" w15:done="0"/>
  <w15:commentEx w15:paraId="513FC114" w15:paraIdParent="70E9A686" w15:done="0"/>
  <w15:commentEx w15:paraId="293CF456" w15:done="0"/>
  <w15:commentEx w15:paraId="61D44A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710EB" w16cex:dateUtc="2022-06-29T14:56:00Z"/>
  <w16cex:commentExtensible w16cex:durableId="26C99EF7" w16cex:dateUtc="2022-09-12T19:05:00Z"/>
  <w16cex:commentExtensible w16cex:durableId="26C9AA92" w16cex:dateUtc="2022-09-12T19:54:00Z"/>
  <w16cex:commentExtensible w16cex:durableId="26BAFD12" w16cex:dateUtc="2022-09-01T06:42:00Z"/>
  <w16cex:commentExtensible w16cex:durableId="26B32938" w16cex:dateUtc="2022-08-26T08:12:00Z"/>
  <w16cex:commentExtensible w16cex:durableId="26C9B513" w16cex:dateUtc="2022-09-12T20:39:00Z"/>
  <w16cex:commentExtensible w16cex:durableId="26CCA3CD" w16cex:dateUtc="2022-09-14T16:02:00Z"/>
  <w16cex:commentExtensible w16cex:durableId="26CCD9FE" w16cex:dateUtc="2022-09-14T19:53:00Z"/>
  <w16cex:commentExtensible w16cex:durableId="26C9E4FE" w16cex:dateUtc="2022-09-13T00:03:00Z"/>
  <w16cex:commentExtensible w16cex:durableId="26C9EAA8" w16cex:dateUtc="2022-09-13T00:28:00Z"/>
  <w16cex:commentExtensible w16cex:durableId="26CB0788" w16cex:dateUtc="2022-09-13T10:4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9E696" w16cex:dateUtc="2022-09-13T00:10:00Z"/>
  <w16cex:commentExtensible w16cex:durableId="26CB07F2" w16cex:dateUtc="2022-09-13T10:45:00Z"/>
  <w16cex:commentExtensible w16cex:durableId="26CC7180" w16cex:dateUtc="2022-09-14T12:28:00Z"/>
  <w16cex:commentExtensible w16cex:durableId="26CD7BBC" w16cex:dateUtc="2022-09-15T0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B89988" w16cid:durableId="266710EB"/>
  <w16cid:commentId w16cid:paraId="59A7D187" w16cid:durableId="26C99EF7"/>
  <w16cid:commentId w16cid:paraId="52370B4B" w16cid:durableId="26C9AA92"/>
  <w16cid:commentId w16cid:paraId="094AF53A" w16cid:durableId="26BAFD12"/>
  <w16cid:commentId w16cid:paraId="48D7BC2B" w16cid:durableId="26B32938"/>
  <w16cid:commentId w16cid:paraId="2427B8A6" w16cid:durableId="26C9B513"/>
  <w16cid:commentId w16cid:paraId="067F8DF3" w16cid:durableId="26CCA3CD"/>
  <w16cid:commentId w16cid:paraId="20BC130C" w16cid:durableId="26CCD9FE"/>
  <w16cid:commentId w16cid:paraId="76CF7F26" w16cid:durableId="26C9E4FE"/>
  <w16cid:commentId w16cid:paraId="6DE2CBC9" w16cid:durableId="26C9EAA8"/>
  <w16cid:commentId w16cid:paraId="5ECD902C" w16cid:durableId="26CB0788"/>
  <w16cid:commentId w16cid:paraId="57C983B6" w16cid:durableId="26BF287B"/>
  <w16cid:commentId w16cid:paraId="2FF58999" w16cid:durableId="26C9E63C"/>
  <w16cid:commentId w16cid:paraId="7BAFF792" w16cid:durableId="26CC69CD"/>
  <w16cid:commentId w16cid:paraId="0DECE497" w16cid:durableId="26C9E65F"/>
  <w16cid:commentId w16cid:paraId="70E9A686" w16cid:durableId="26C9E696"/>
  <w16cid:commentId w16cid:paraId="513FC114" w16cid:durableId="26CB07F2"/>
  <w16cid:commentId w16cid:paraId="293CF456" w16cid:durableId="26CC7180"/>
  <w16cid:commentId w16cid:paraId="61D44AED" w16cid:durableId="26CD7B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9C19E" w14:textId="77777777" w:rsidR="00E1148B" w:rsidRDefault="00E1148B" w:rsidP="00E96D8E">
      <w:r>
        <w:separator/>
      </w:r>
    </w:p>
  </w:endnote>
  <w:endnote w:type="continuationSeparator" w:id="0">
    <w:p w14:paraId="031D741C" w14:textId="77777777" w:rsidR="00E1148B" w:rsidRDefault="00E1148B"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795FF" w14:textId="77777777" w:rsidR="00E1148B" w:rsidRDefault="00E1148B" w:rsidP="00E96D8E">
      <w:r>
        <w:separator/>
      </w:r>
    </w:p>
  </w:footnote>
  <w:footnote w:type="continuationSeparator" w:id="0">
    <w:p w14:paraId="175C91FD" w14:textId="77777777" w:rsidR="00E1148B" w:rsidRDefault="00E1148B"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0C2"/>
    <w:rsid w:val="00413779"/>
    <w:rsid w:val="00413857"/>
    <w:rsid w:val="00413AD9"/>
    <w:rsid w:val="00413ECD"/>
    <w:rsid w:val="00414288"/>
    <w:rsid w:val="004149E5"/>
    <w:rsid w:val="00414D51"/>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3A2B"/>
    <w:rsid w:val="00494307"/>
    <w:rsid w:val="004943BB"/>
    <w:rsid w:val="00494713"/>
    <w:rsid w:val="00495453"/>
    <w:rsid w:val="00495A13"/>
    <w:rsid w:val="00497833"/>
    <w:rsid w:val="004979D4"/>
    <w:rsid w:val="00497BB2"/>
    <w:rsid w:val="00497D57"/>
    <w:rsid w:val="004A114B"/>
    <w:rsid w:val="004A15A9"/>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D11"/>
    <w:rsid w:val="004D39BB"/>
    <w:rsid w:val="004D40BE"/>
    <w:rsid w:val="004D43D2"/>
    <w:rsid w:val="004D4528"/>
    <w:rsid w:val="004D5003"/>
    <w:rsid w:val="004D558B"/>
    <w:rsid w:val="004D6A76"/>
    <w:rsid w:val="004D6C22"/>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C86"/>
    <w:rsid w:val="00927E3C"/>
    <w:rsid w:val="00932732"/>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8E6"/>
    <w:rsid w:val="00A24DAE"/>
    <w:rsid w:val="00A257A1"/>
    <w:rsid w:val="00A25EEA"/>
    <w:rsid w:val="00A26212"/>
    <w:rsid w:val="00A264EA"/>
    <w:rsid w:val="00A26E41"/>
    <w:rsid w:val="00A27819"/>
    <w:rsid w:val="00A3021D"/>
    <w:rsid w:val="00A30850"/>
    <w:rsid w:val="00A310AB"/>
    <w:rsid w:val="00A319B7"/>
    <w:rsid w:val="00A321E4"/>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47C3E"/>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148B"/>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2EB"/>
    <w:rsid w:val="00EA34BA"/>
    <w:rsid w:val="00EA3A38"/>
    <w:rsid w:val="00EA402B"/>
    <w:rsid w:val="00EA53C4"/>
    <w:rsid w:val="00EA53CE"/>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8</TotalTime>
  <Pages>52</Pages>
  <Words>56323</Words>
  <Characters>281615</Characters>
  <Application>Microsoft Office Word</Application>
  <DocSecurity>0</DocSecurity>
  <Lines>2346</Lines>
  <Paragraphs>6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48</cp:revision>
  <dcterms:created xsi:type="dcterms:W3CDTF">2022-09-13T09:21:00Z</dcterms:created>
  <dcterms:modified xsi:type="dcterms:W3CDTF">2022-09-1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